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ABFCD26" w14:textId="4DDEAF29" w:rsidR="008C2164" w:rsidRPr="001636EF" w:rsidRDefault="000611B2" w:rsidP="00B057F7">
      <w:pPr>
        <w:rPr>
          <w:color w:val="FFFFFF" w:themeColor="background1"/>
        </w:rPr>
      </w:pPr>
      <w:r w:rsidRPr="001636EF">
        <w:rPr>
          <w:noProof/>
        </w:rPr>
        <w:drawing>
          <wp:anchor distT="0" distB="0" distL="114300" distR="114300" simplePos="0" relativeHeight="251658240" behindDoc="0" locked="0" layoutInCell="1" allowOverlap="1" wp14:anchorId="0ECE7025" wp14:editId="522E8FED">
            <wp:simplePos x="0" y="0"/>
            <wp:positionH relativeFrom="margin">
              <wp:posOffset>-373759</wp:posOffset>
            </wp:positionH>
            <wp:positionV relativeFrom="paragraph">
              <wp:posOffset>-570865</wp:posOffset>
            </wp:positionV>
            <wp:extent cx="3469640" cy="575945"/>
            <wp:effectExtent l="0" t="0" r="0" b="0"/>
            <wp:wrapNone/>
            <wp:docPr id="1" name="Picture 1" descr="A black and white sign with white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black and white sign with white text&#10;&#10;AI-generated content may be incorrect."/>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469640" cy="575945"/>
                    </a:xfrm>
                    <a:prstGeom prst="rect">
                      <a:avLst/>
                    </a:prstGeom>
                  </pic:spPr>
                </pic:pic>
              </a:graphicData>
            </a:graphic>
            <wp14:sizeRelH relativeFrom="page">
              <wp14:pctWidth>0</wp14:pctWidth>
            </wp14:sizeRelH>
            <wp14:sizeRelV relativeFrom="page">
              <wp14:pctHeight>0</wp14:pctHeight>
            </wp14:sizeRelV>
          </wp:anchor>
        </w:drawing>
      </w:r>
      <w:r w:rsidRPr="001636EF">
        <w:rPr>
          <w:noProof/>
        </w:rPr>
        <w:drawing>
          <wp:anchor distT="0" distB="0" distL="114300" distR="114300" simplePos="0" relativeHeight="251658241" behindDoc="1" locked="0" layoutInCell="1" allowOverlap="1" wp14:anchorId="5BA35016" wp14:editId="5F33F218">
            <wp:simplePos x="0" y="0"/>
            <wp:positionH relativeFrom="page">
              <wp:posOffset>-34925</wp:posOffset>
            </wp:positionH>
            <wp:positionV relativeFrom="page">
              <wp:align>top</wp:align>
            </wp:positionV>
            <wp:extent cx="9276715" cy="2968625"/>
            <wp:effectExtent l="0" t="0" r="635" b="3175"/>
            <wp:wrapNone/>
            <wp:docPr id="4" name="Picture 4" descr="A green background with a pattern of intertwined circl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green background with a pattern of intertwined circles&#10;&#10;AI-generated content may be incorrect."/>
                    <pic:cNvPicPr/>
                  </pic:nvPicPr>
                  <pic:blipFill rotWithShape="1">
                    <a:blip r:embed="rId12" cstate="print">
                      <a:extLst>
                        <a:ext uri="{28A0092B-C50C-407E-A947-70E740481C1C}">
                          <a14:useLocalDpi xmlns:a14="http://schemas.microsoft.com/office/drawing/2010/main" val="0"/>
                        </a:ext>
                      </a:extLst>
                    </a:blip>
                    <a:srcRect b="32236"/>
                    <a:stretch/>
                  </pic:blipFill>
                  <pic:spPr bwMode="auto">
                    <a:xfrm>
                      <a:off x="0" y="0"/>
                      <a:ext cx="9276715" cy="29686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7EEB29D" w14:textId="4E23C2BE" w:rsidR="00B057F7" w:rsidRPr="001636EF" w:rsidRDefault="00B057F7" w:rsidP="00B057F7">
      <w:pPr>
        <w:rPr>
          <w:color w:val="FFFFFF" w:themeColor="background1"/>
        </w:rPr>
      </w:pPr>
    </w:p>
    <w:p w14:paraId="67A2597C" w14:textId="1440C753" w:rsidR="008C2164" w:rsidRPr="00C33431" w:rsidRDefault="008C2164" w:rsidP="00F9057B">
      <w:pPr>
        <w:tabs>
          <w:tab w:val="left" w:pos="1260"/>
        </w:tabs>
        <w:spacing w:after="100" w:afterAutospacing="1" w:line="192" w:lineRule="auto"/>
        <w:rPr>
          <w:rFonts w:eastAsia="Calibri"/>
          <w:b/>
          <w:bCs/>
          <w:color w:val="FFFFFF"/>
          <w:kern w:val="0"/>
          <w:sz w:val="56"/>
          <w:szCs w:val="56"/>
          <w:shd w:val="clear" w:color="auto" w:fill="auto"/>
          <w:lang w:val="en-US" w:eastAsia="en-US"/>
          <w14:ligatures w14:val="none"/>
        </w:rPr>
      </w:pPr>
      <w:r w:rsidRPr="00C33431">
        <w:rPr>
          <w:rFonts w:eastAsia="Calibri"/>
          <w:b/>
          <w:bCs/>
          <w:noProof/>
          <w:color w:val="2F2E2F"/>
          <w:kern w:val="0"/>
          <w:sz w:val="22"/>
          <w:szCs w:val="20"/>
          <w:shd w:val="clear" w:color="auto" w:fill="auto"/>
          <w14:ligatures w14:val="none"/>
        </w:rPr>
        <w:drawing>
          <wp:anchor distT="0" distB="0" distL="114300" distR="114300" simplePos="0" relativeHeight="251658242" behindDoc="0" locked="0" layoutInCell="1" allowOverlap="1" wp14:anchorId="0611F6E8" wp14:editId="7A39E63D">
            <wp:simplePos x="0" y="0"/>
            <wp:positionH relativeFrom="column">
              <wp:posOffset>4628515</wp:posOffset>
            </wp:positionH>
            <wp:positionV relativeFrom="page">
              <wp:posOffset>447040</wp:posOffset>
            </wp:positionV>
            <wp:extent cx="2733040" cy="1548130"/>
            <wp:effectExtent l="0" t="0" r="0" b="0"/>
            <wp:wrapNone/>
            <wp:docPr id="6" name="Picture 6" descr="Ey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ye"/>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733040" cy="1548130"/>
                    </a:xfrm>
                    <a:prstGeom prst="rect">
                      <a:avLst/>
                    </a:prstGeom>
                    <a:noFill/>
                  </pic:spPr>
                </pic:pic>
              </a:graphicData>
            </a:graphic>
            <wp14:sizeRelH relativeFrom="page">
              <wp14:pctWidth>0</wp14:pctWidth>
            </wp14:sizeRelH>
            <wp14:sizeRelV relativeFrom="page">
              <wp14:pctHeight>0</wp14:pctHeight>
            </wp14:sizeRelV>
          </wp:anchor>
        </w:drawing>
      </w:r>
      <w:r w:rsidRPr="00C33431">
        <w:rPr>
          <w:rFonts w:eastAsia="Calibri"/>
          <w:b/>
          <w:bCs/>
          <w:color w:val="FFFFFF"/>
          <w:kern w:val="0"/>
          <w:sz w:val="56"/>
          <w:szCs w:val="56"/>
          <w:shd w:val="clear" w:color="auto" w:fill="auto"/>
          <w:lang w:val="en-US" w:eastAsia="en-US"/>
          <w14:ligatures w14:val="none"/>
        </w:rPr>
        <w:t>Evidence Search and Summary</w:t>
      </w:r>
    </w:p>
    <w:p w14:paraId="25EF5495" w14:textId="41BA7F82" w:rsidR="00F06446" w:rsidRPr="00C33431" w:rsidRDefault="00C33431" w:rsidP="00F9057B">
      <w:pPr>
        <w:tabs>
          <w:tab w:val="left" w:pos="1260"/>
        </w:tabs>
        <w:spacing w:after="100" w:afterAutospacing="1" w:line="192" w:lineRule="auto"/>
        <w:rPr>
          <w:rFonts w:eastAsia="Calibri"/>
          <w:color w:val="FFFFFF"/>
          <w:kern w:val="0"/>
          <w:sz w:val="40"/>
          <w:szCs w:val="40"/>
          <w:shd w:val="clear" w:color="auto" w:fill="auto"/>
          <w:lang w:val="en-US" w:eastAsia="en-US"/>
          <w14:ligatures w14:val="none"/>
        </w:rPr>
      </w:pPr>
      <w:r>
        <w:rPr>
          <w:rFonts w:eastAsia="Calibri"/>
          <w:color w:val="FFFFFF"/>
          <w:kern w:val="0"/>
          <w:sz w:val="40"/>
          <w:szCs w:val="40"/>
          <w:shd w:val="clear" w:color="auto" w:fill="auto"/>
          <w:lang w:eastAsia="en-US"/>
          <w14:ligatures w14:val="none"/>
        </w:rPr>
        <w:t>L</w:t>
      </w:r>
      <w:r w:rsidRPr="00C33431">
        <w:rPr>
          <w:rFonts w:eastAsia="Calibri"/>
          <w:color w:val="FFFFFF"/>
          <w:kern w:val="0"/>
          <w:sz w:val="40"/>
          <w:szCs w:val="40"/>
          <w:shd w:val="clear" w:color="auto" w:fill="auto"/>
          <w:lang w:eastAsia="en-US"/>
          <w14:ligatures w14:val="none"/>
        </w:rPr>
        <w:t>aser surgery for interventional hair reduction</w:t>
      </w:r>
      <w:r w:rsidR="00F06446" w:rsidRPr="00C33431">
        <w:rPr>
          <w:rFonts w:eastAsia="Calibri"/>
          <w:color w:val="FFFFFF"/>
          <w:kern w:val="0"/>
          <w:sz w:val="40"/>
          <w:szCs w:val="40"/>
          <w:shd w:val="clear" w:color="auto" w:fill="auto"/>
          <w:lang w:val="en-US" w:eastAsia="en-US"/>
          <w14:ligatures w14:val="none"/>
        </w:rPr>
        <w:t>: evidence base to underpin Exceptional Referral</w:t>
      </w:r>
      <w:r>
        <w:rPr>
          <w:rFonts w:eastAsia="Calibri"/>
          <w:color w:val="FFFFFF"/>
          <w:kern w:val="0"/>
          <w:sz w:val="40"/>
          <w:szCs w:val="40"/>
          <w:shd w:val="clear" w:color="auto" w:fill="auto"/>
          <w:lang w:val="en-US" w:eastAsia="en-US"/>
          <w14:ligatures w14:val="none"/>
        </w:rPr>
        <w:t xml:space="preserve"> </w:t>
      </w:r>
      <w:r w:rsidR="00F06446" w:rsidRPr="00C33431">
        <w:rPr>
          <w:rFonts w:eastAsia="Calibri"/>
          <w:color w:val="FFFFFF"/>
          <w:kern w:val="0"/>
          <w:sz w:val="40"/>
          <w:szCs w:val="40"/>
          <w:shd w:val="clear" w:color="auto" w:fill="auto"/>
          <w:lang w:val="en-US" w:eastAsia="en-US"/>
          <w14:ligatures w14:val="none"/>
        </w:rPr>
        <w:t>Protocol</w:t>
      </w:r>
    </w:p>
    <w:p w14:paraId="698C9498" w14:textId="77777777" w:rsidR="00F06446" w:rsidRPr="001636EF" w:rsidRDefault="00F06446" w:rsidP="00F06446">
      <w:pPr>
        <w:rPr>
          <w:shd w:val="clear" w:color="auto" w:fill="auto"/>
          <w:lang w:val="en-US" w:eastAsia="en-US"/>
        </w:rPr>
      </w:pPr>
    </w:p>
    <w:p w14:paraId="6F85A644" w14:textId="0CFD1A57" w:rsidR="008C2164" w:rsidRPr="001636EF" w:rsidRDefault="008C2164" w:rsidP="008C2164">
      <w:pPr>
        <w:rPr>
          <w:rFonts w:eastAsia="Times New Roman"/>
        </w:rPr>
      </w:pPr>
    </w:p>
    <w:p w14:paraId="5804428E" w14:textId="77777777" w:rsidR="0002622F" w:rsidRPr="001636EF" w:rsidRDefault="0002622F" w:rsidP="008C2164">
      <w:pPr>
        <w:rPr>
          <w:rFonts w:eastAsia="Times New Roman"/>
        </w:rPr>
      </w:pPr>
    </w:p>
    <w:p w14:paraId="674B73BE" w14:textId="291ACB14" w:rsidR="00117651" w:rsidRPr="00A11920" w:rsidRDefault="000B2FFA" w:rsidP="00117651">
      <w:pPr>
        <w:rPr>
          <w:rFonts w:eastAsia="Times New Roman"/>
          <w:b/>
          <w:bCs/>
          <w:color w:val="009A46"/>
          <w:sz w:val="28"/>
          <w:szCs w:val="28"/>
        </w:rPr>
      </w:pPr>
      <w:r>
        <w:rPr>
          <w:rFonts w:eastAsia="Times New Roman"/>
          <w:b/>
          <w:bCs/>
          <w:color w:val="009A46"/>
          <w:sz w:val="28"/>
          <w:szCs w:val="28"/>
        </w:rPr>
        <w:t>An e</w:t>
      </w:r>
      <w:r w:rsidR="00117651" w:rsidRPr="00A11920">
        <w:rPr>
          <w:rFonts w:eastAsia="Times New Roman"/>
          <w:b/>
          <w:bCs/>
          <w:color w:val="009A46"/>
          <w:sz w:val="28"/>
          <w:szCs w:val="28"/>
        </w:rPr>
        <w:t>vidence search and summar</w:t>
      </w:r>
      <w:r>
        <w:rPr>
          <w:rFonts w:eastAsia="Times New Roman"/>
          <w:b/>
          <w:bCs/>
          <w:color w:val="009A46"/>
          <w:sz w:val="28"/>
          <w:szCs w:val="28"/>
        </w:rPr>
        <w:t>y is a</w:t>
      </w:r>
      <w:r w:rsidR="00117651" w:rsidRPr="00A11920">
        <w:rPr>
          <w:rFonts w:eastAsia="Times New Roman"/>
          <w:b/>
          <w:bCs/>
          <w:color w:val="009A46"/>
          <w:sz w:val="28"/>
          <w:szCs w:val="28"/>
        </w:rPr>
        <w:t xml:space="preserve"> high-level briefing to provide more detail about </w:t>
      </w:r>
      <w:r w:rsidR="00262788">
        <w:rPr>
          <w:rFonts w:eastAsia="Times New Roman"/>
          <w:b/>
          <w:bCs/>
          <w:color w:val="009A46"/>
          <w:sz w:val="28"/>
          <w:szCs w:val="28"/>
        </w:rPr>
        <w:t>a</w:t>
      </w:r>
      <w:r w:rsidR="00117651" w:rsidRPr="00A11920">
        <w:rPr>
          <w:rFonts w:eastAsia="Times New Roman"/>
          <w:b/>
          <w:bCs/>
          <w:color w:val="009A46"/>
          <w:sz w:val="28"/>
          <w:szCs w:val="28"/>
        </w:rPr>
        <w:t xml:space="preserve"> topic to help with decision making.</w:t>
      </w:r>
    </w:p>
    <w:p w14:paraId="3C2A477D" w14:textId="77777777" w:rsidR="00117651" w:rsidRDefault="00117651" w:rsidP="00117651">
      <w:pPr>
        <w:rPr>
          <w:rFonts w:eastAsia="Times New Roman"/>
          <w:color w:val="009A46"/>
          <w:sz w:val="28"/>
          <w:szCs w:val="28"/>
        </w:rPr>
      </w:pPr>
    </w:p>
    <w:p w14:paraId="20F81DAF" w14:textId="77777777" w:rsidR="00117651" w:rsidRPr="00FD60BD" w:rsidRDefault="00117651" w:rsidP="00117651">
      <w:pPr>
        <w:rPr>
          <w:rFonts w:eastAsia="Times New Roman"/>
          <w:color w:val="009A46"/>
          <w:sz w:val="28"/>
          <w:szCs w:val="28"/>
        </w:rPr>
      </w:pPr>
    </w:p>
    <w:p w14:paraId="685FD03F" w14:textId="77777777" w:rsidR="00F045E8" w:rsidRPr="001636EF" w:rsidRDefault="00F045E8" w:rsidP="00B15943"/>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8"/>
        <w:gridCol w:w="7598"/>
      </w:tblGrid>
      <w:tr w:rsidR="002C702D" w:rsidRPr="001636EF" w14:paraId="42390737" w14:textId="77777777" w:rsidTr="00400565">
        <w:tc>
          <w:tcPr>
            <w:tcW w:w="1418" w:type="dxa"/>
          </w:tcPr>
          <w:p w14:paraId="07E0A8E8" w14:textId="18000978" w:rsidR="002C702D" w:rsidRPr="001636EF" w:rsidRDefault="00895F50" w:rsidP="00B15943">
            <w:r>
              <w:rPr>
                <w:b/>
                <w:bCs/>
              </w:rPr>
              <w:t>Referrer</w:t>
            </w:r>
            <w:r w:rsidR="00586A66" w:rsidRPr="001636EF">
              <w:rPr>
                <w:b/>
                <w:bCs/>
              </w:rPr>
              <w:t xml:space="preserve"> </w:t>
            </w:r>
            <w:r w:rsidR="00586A66" w:rsidRPr="001636EF">
              <w:rPr>
                <w:b/>
                <w:bCs/>
              </w:rPr>
              <w:br/>
            </w:r>
          </w:p>
        </w:tc>
        <w:tc>
          <w:tcPr>
            <w:tcW w:w="7598" w:type="dxa"/>
          </w:tcPr>
          <w:p w14:paraId="50BC769D" w14:textId="412A63A6" w:rsidR="002C702D" w:rsidRPr="00E65401" w:rsidRDefault="002C702D" w:rsidP="00B15943">
            <w:r w:rsidRPr="00E65401">
              <w:t xml:space="preserve">Andy Malyon, Chair, Procedures of Limited Value Group, </w:t>
            </w:r>
            <w:r w:rsidR="00C40E67" w:rsidRPr="00E65401">
              <w:t>Scottish Government</w:t>
            </w:r>
            <w:r w:rsidRPr="00E65401">
              <w:t xml:space="preserve"> </w:t>
            </w:r>
            <w:hyperlink r:id="rId14" w:history="1">
              <w:r w:rsidR="00C40E67" w:rsidRPr="00E65401">
                <w:rPr>
                  <w:rStyle w:val="Hyperlink"/>
                </w:rPr>
                <w:t>Andy.Malyon@gov.scot</w:t>
              </w:r>
            </w:hyperlink>
          </w:p>
          <w:p w14:paraId="691F56ED" w14:textId="77777777" w:rsidR="002C702D" w:rsidRPr="00E65401" w:rsidRDefault="002C702D" w:rsidP="00B15943"/>
          <w:p w14:paraId="72569F88" w14:textId="79CBE2BE" w:rsidR="002C702D" w:rsidRPr="00E65401" w:rsidRDefault="002C702D" w:rsidP="00B15943">
            <w:pPr>
              <w:rPr>
                <w14:ligatures w14:val="none"/>
              </w:rPr>
            </w:pPr>
            <w:r w:rsidRPr="00E65401">
              <w:t xml:space="preserve">Craig Bell, </w:t>
            </w:r>
            <w:r w:rsidRPr="00E65401">
              <w:rPr>
                <w14:ligatures w14:val="none"/>
              </w:rPr>
              <w:t xml:space="preserve">Head of Realistic Medicine Policy Team, </w:t>
            </w:r>
            <w:r w:rsidR="00714FA8" w:rsidRPr="00E65401">
              <w:rPr>
                <w14:ligatures w14:val="none"/>
              </w:rPr>
              <w:br/>
            </w:r>
            <w:r w:rsidR="00C40E67" w:rsidRPr="00E65401">
              <w:t xml:space="preserve">Scottish Government </w:t>
            </w:r>
            <w:hyperlink r:id="rId15" w:history="1">
              <w:r w:rsidR="00D96514" w:rsidRPr="00E65401">
                <w:rPr>
                  <w:rStyle w:val="Hyperlink"/>
                  <w14:ligatures w14:val="none"/>
                </w:rPr>
                <w:t>craig.bell@gov.scot</w:t>
              </w:r>
            </w:hyperlink>
          </w:p>
          <w:p w14:paraId="003311A8" w14:textId="77777777" w:rsidR="002C702D" w:rsidRPr="00E65401" w:rsidRDefault="002C702D" w:rsidP="00B15943"/>
        </w:tc>
      </w:tr>
      <w:tr w:rsidR="002C702D" w:rsidRPr="001636EF" w14:paraId="4EA063D7" w14:textId="77777777" w:rsidTr="00400565">
        <w:tc>
          <w:tcPr>
            <w:tcW w:w="1418" w:type="dxa"/>
          </w:tcPr>
          <w:p w14:paraId="65C9F17D" w14:textId="6D073036" w:rsidR="002C702D" w:rsidRPr="001636EF" w:rsidRDefault="00400565" w:rsidP="00B15943">
            <w:r w:rsidRPr="001636EF">
              <w:rPr>
                <w:b/>
                <w:bCs/>
              </w:rPr>
              <w:t>Author</w:t>
            </w:r>
            <w:r w:rsidR="002C702D" w:rsidRPr="001636EF">
              <w:t xml:space="preserve"> </w:t>
            </w:r>
            <w:r w:rsidR="00194995" w:rsidRPr="001636EF">
              <w:br/>
            </w:r>
          </w:p>
          <w:p w14:paraId="20D690C4" w14:textId="6715C033" w:rsidR="00C40E67" w:rsidRPr="001636EF" w:rsidRDefault="00C40E67" w:rsidP="00B15943"/>
        </w:tc>
        <w:tc>
          <w:tcPr>
            <w:tcW w:w="7598" w:type="dxa"/>
          </w:tcPr>
          <w:p w14:paraId="2615CEDE" w14:textId="77777777" w:rsidR="00D96514" w:rsidRDefault="006F2986" w:rsidP="00B15943">
            <w:r w:rsidRPr="006F2986">
              <w:t>Evidence search and summaries are authored by the Information Scientists in Healthcare Improvement Scotland (HIS), with support from colleagues in the HIS Research and Information Service</w:t>
            </w:r>
          </w:p>
          <w:p w14:paraId="5B1BA546" w14:textId="78B3E25D" w:rsidR="006F2986" w:rsidRPr="00E65401" w:rsidRDefault="006F2986" w:rsidP="00B15943"/>
        </w:tc>
      </w:tr>
      <w:tr w:rsidR="002C702D" w:rsidRPr="001636EF" w14:paraId="2256D7A5" w14:textId="77777777" w:rsidTr="00400565">
        <w:tc>
          <w:tcPr>
            <w:tcW w:w="1418" w:type="dxa"/>
          </w:tcPr>
          <w:p w14:paraId="7A232125" w14:textId="2232B86B" w:rsidR="002C702D" w:rsidRPr="001636EF" w:rsidRDefault="002C702D" w:rsidP="00B15943">
            <w:r w:rsidRPr="001636EF">
              <w:rPr>
                <w:b/>
                <w:bCs/>
              </w:rPr>
              <w:t>Date</w:t>
            </w:r>
          </w:p>
        </w:tc>
        <w:tc>
          <w:tcPr>
            <w:tcW w:w="7598" w:type="dxa"/>
          </w:tcPr>
          <w:p w14:paraId="4D37F94C" w14:textId="77777777" w:rsidR="002C702D" w:rsidRPr="00E65401" w:rsidRDefault="005E13D7" w:rsidP="00B15943">
            <w:r w:rsidRPr="00E65401">
              <w:t>27 Feb</w:t>
            </w:r>
            <w:r w:rsidR="00AA4EF1" w:rsidRPr="00E65401">
              <w:t>ruary</w:t>
            </w:r>
            <w:r w:rsidRPr="00E65401">
              <w:t xml:space="preserve"> 2025</w:t>
            </w:r>
          </w:p>
          <w:p w14:paraId="30BB73D1" w14:textId="0CEEE8FC" w:rsidR="009F5963" w:rsidRPr="00E65401" w:rsidRDefault="009F5963" w:rsidP="00B15943"/>
        </w:tc>
      </w:tr>
    </w:tbl>
    <w:p w14:paraId="11BDFB14" w14:textId="77777777" w:rsidR="002C702D" w:rsidRPr="001636EF" w:rsidRDefault="002C702D" w:rsidP="00B15943"/>
    <w:p w14:paraId="33812F33" w14:textId="77777777" w:rsidR="0002622F" w:rsidRPr="001636EF" w:rsidRDefault="0002622F" w:rsidP="00B15943"/>
    <w:p w14:paraId="5F8C3FED" w14:textId="77777777" w:rsidR="009F0AFB" w:rsidRPr="001636EF" w:rsidRDefault="009F0AFB" w:rsidP="00B15943"/>
    <w:p w14:paraId="2B790FC1" w14:textId="77777777" w:rsidR="009F0AFB" w:rsidRPr="001636EF" w:rsidRDefault="009F0AFB" w:rsidP="00B15943"/>
    <w:p w14:paraId="75C95F96" w14:textId="77777777" w:rsidR="00A957AC" w:rsidRPr="001636EF" w:rsidRDefault="00A957AC" w:rsidP="00A957AC">
      <w:r w:rsidRPr="001636EF">
        <w:t xml:space="preserve">The Evidence Search and Summary Service is provided by Healthcare Improvement Scotland’s </w:t>
      </w:r>
      <w:r>
        <w:t>Evidence and Digital Directorate</w:t>
      </w:r>
      <w:r w:rsidRPr="001636EF">
        <w:t xml:space="preserve">. This is one of </w:t>
      </w:r>
      <w:r>
        <w:t>the</w:t>
      </w:r>
      <w:r w:rsidRPr="001636EF">
        <w:t xml:space="preserve"> services </w:t>
      </w:r>
      <w:r>
        <w:t>we offer</w:t>
      </w:r>
      <w:r w:rsidRPr="001636EF">
        <w:t xml:space="preserve"> to use evidence to improve health and care. To find out more, please contact </w:t>
      </w:r>
      <w:hyperlink r:id="rId16" w:history="1">
        <w:r w:rsidRPr="00677FD9">
          <w:rPr>
            <w:rStyle w:val="Hyperlink"/>
          </w:rPr>
          <w:t>his.evidence@nhs.scot</w:t>
        </w:r>
      </w:hyperlink>
      <w:r>
        <w:t xml:space="preserve"> </w:t>
      </w:r>
    </w:p>
    <w:sdt>
      <w:sdtPr>
        <w:rPr>
          <w:rFonts w:eastAsiaTheme="minorEastAsia"/>
          <w:b w:val="0"/>
          <w:bCs w:val="0"/>
          <w:color w:val="auto"/>
          <w:kern w:val="2"/>
          <w:sz w:val="24"/>
          <w:szCs w:val="24"/>
          <w:shd w:val="clear" w:color="auto" w:fill="FFFFFF"/>
          <w14:ligatures w14:val="standardContextual"/>
        </w:rPr>
        <w:id w:val="-1935431790"/>
        <w:docPartObj>
          <w:docPartGallery w:val="Table of Contents"/>
          <w:docPartUnique/>
        </w:docPartObj>
      </w:sdtPr>
      <w:sdtEndPr/>
      <w:sdtContent>
        <w:p w14:paraId="1242BAD4" w14:textId="1C3C09D6" w:rsidR="00A26312" w:rsidRPr="00EB239A" w:rsidRDefault="00A26312" w:rsidP="00EB239A">
          <w:pPr>
            <w:pStyle w:val="TOCHeading"/>
          </w:pPr>
          <w:r w:rsidRPr="00EB239A">
            <w:t>Contents</w:t>
          </w:r>
        </w:p>
        <w:p w14:paraId="21FE075B" w14:textId="149F7F2B" w:rsidR="00142AD6" w:rsidRDefault="00A26312">
          <w:pPr>
            <w:pStyle w:val="TOC1"/>
            <w:tabs>
              <w:tab w:val="left" w:pos="480"/>
              <w:tab w:val="right" w:leader="dot" w:pos="9016"/>
            </w:tabs>
            <w:rPr>
              <w:rFonts w:asciiTheme="minorHAnsi" w:eastAsiaTheme="minorEastAsia" w:hAnsiTheme="minorHAnsi" w:cstheme="minorBidi"/>
              <w:noProof/>
              <w:shd w:val="clear" w:color="auto" w:fill="auto"/>
            </w:rPr>
          </w:pPr>
          <w:r w:rsidRPr="001636EF">
            <w:fldChar w:fldCharType="begin"/>
          </w:r>
          <w:r w:rsidRPr="001636EF">
            <w:instrText xml:space="preserve"> TOC \o "1-3" \h \z \u </w:instrText>
          </w:r>
          <w:r w:rsidRPr="001636EF">
            <w:fldChar w:fldCharType="separate"/>
          </w:r>
          <w:hyperlink w:anchor="_Toc197691715" w:history="1">
            <w:r w:rsidR="00142AD6" w:rsidRPr="00B843C4">
              <w:rPr>
                <w:rStyle w:val="Hyperlink"/>
                <w:noProof/>
              </w:rPr>
              <w:t>1</w:t>
            </w:r>
            <w:r w:rsidR="00142AD6">
              <w:rPr>
                <w:rFonts w:asciiTheme="minorHAnsi" w:eastAsiaTheme="minorEastAsia" w:hAnsiTheme="minorHAnsi" w:cstheme="minorBidi"/>
                <w:noProof/>
                <w:shd w:val="clear" w:color="auto" w:fill="auto"/>
              </w:rPr>
              <w:tab/>
            </w:r>
            <w:r w:rsidR="00142AD6" w:rsidRPr="00B843C4">
              <w:rPr>
                <w:rStyle w:val="Hyperlink"/>
                <w:noProof/>
              </w:rPr>
              <w:t>Title</w:t>
            </w:r>
            <w:r w:rsidR="00142AD6">
              <w:rPr>
                <w:noProof/>
                <w:webHidden/>
              </w:rPr>
              <w:tab/>
            </w:r>
            <w:r w:rsidR="00142AD6">
              <w:rPr>
                <w:noProof/>
                <w:webHidden/>
              </w:rPr>
              <w:fldChar w:fldCharType="begin"/>
            </w:r>
            <w:r w:rsidR="00142AD6">
              <w:rPr>
                <w:noProof/>
                <w:webHidden/>
              </w:rPr>
              <w:instrText xml:space="preserve"> PAGEREF _Toc197691715 \h </w:instrText>
            </w:r>
            <w:r w:rsidR="00142AD6">
              <w:rPr>
                <w:noProof/>
                <w:webHidden/>
              </w:rPr>
            </w:r>
            <w:r w:rsidR="00142AD6">
              <w:rPr>
                <w:noProof/>
                <w:webHidden/>
              </w:rPr>
              <w:fldChar w:fldCharType="separate"/>
            </w:r>
            <w:r w:rsidR="00142AD6">
              <w:rPr>
                <w:noProof/>
                <w:webHidden/>
              </w:rPr>
              <w:t>2</w:t>
            </w:r>
            <w:r w:rsidR="00142AD6">
              <w:rPr>
                <w:noProof/>
                <w:webHidden/>
              </w:rPr>
              <w:fldChar w:fldCharType="end"/>
            </w:r>
          </w:hyperlink>
        </w:p>
        <w:p w14:paraId="296CF5FE" w14:textId="13A10BF9" w:rsidR="00142AD6" w:rsidRDefault="00142AD6">
          <w:pPr>
            <w:pStyle w:val="TOC1"/>
            <w:tabs>
              <w:tab w:val="left" w:pos="480"/>
              <w:tab w:val="right" w:leader="dot" w:pos="9016"/>
            </w:tabs>
            <w:rPr>
              <w:rFonts w:asciiTheme="minorHAnsi" w:eastAsiaTheme="minorEastAsia" w:hAnsiTheme="minorHAnsi" w:cstheme="minorBidi"/>
              <w:noProof/>
              <w:shd w:val="clear" w:color="auto" w:fill="auto"/>
            </w:rPr>
          </w:pPr>
          <w:hyperlink w:anchor="_Toc197691716" w:history="1">
            <w:r w:rsidRPr="00B843C4">
              <w:rPr>
                <w:rStyle w:val="Hyperlink"/>
                <w:noProof/>
              </w:rPr>
              <w:t>2</w:t>
            </w:r>
            <w:r>
              <w:rPr>
                <w:rFonts w:asciiTheme="minorHAnsi" w:eastAsiaTheme="minorEastAsia" w:hAnsiTheme="minorHAnsi" w:cstheme="minorBidi"/>
                <w:noProof/>
                <w:shd w:val="clear" w:color="auto" w:fill="auto"/>
              </w:rPr>
              <w:tab/>
            </w:r>
            <w:r w:rsidRPr="00B843C4">
              <w:rPr>
                <w:rStyle w:val="Hyperlink"/>
                <w:noProof/>
              </w:rPr>
              <w:t>Questions</w:t>
            </w:r>
            <w:r>
              <w:rPr>
                <w:noProof/>
                <w:webHidden/>
              </w:rPr>
              <w:tab/>
            </w:r>
            <w:r>
              <w:rPr>
                <w:noProof/>
                <w:webHidden/>
              </w:rPr>
              <w:fldChar w:fldCharType="begin"/>
            </w:r>
            <w:r>
              <w:rPr>
                <w:noProof/>
                <w:webHidden/>
              </w:rPr>
              <w:instrText xml:space="preserve"> PAGEREF _Toc197691716 \h </w:instrText>
            </w:r>
            <w:r>
              <w:rPr>
                <w:noProof/>
                <w:webHidden/>
              </w:rPr>
            </w:r>
            <w:r>
              <w:rPr>
                <w:noProof/>
                <w:webHidden/>
              </w:rPr>
              <w:fldChar w:fldCharType="separate"/>
            </w:r>
            <w:r>
              <w:rPr>
                <w:noProof/>
                <w:webHidden/>
              </w:rPr>
              <w:t>2</w:t>
            </w:r>
            <w:r>
              <w:rPr>
                <w:noProof/>
                <w:webHidden/>
              </w:rPr>
              <w:fldChar w:fldCharType="end"/>
            </w:r>
          </w:hyperlink>
        </w:p>
        <w:p w14:paraId="5425D322" w14:textId="6974D486" w:rsidR="00142AD6" w:rsidRDefault="00142AD6">
          <w:pPr>
            <w:pStyle w:val="TOC1"/>
            <w:tabs>
              <w:tab w:val="left" w:pos="480"/>
              <w:tab w:val="right" w:leader="dot" w:pos="9016"/>
            </w:tabs>
            <w:rPr>
              <w:rFonts w:asciiTheme="minorHAnsi" w:eastAsiaTheme="minorEastAsia" w:hAnsiTheme="minorHAnsi" w:cstheme="minorBidi"/>
              <w:noProof/>
              <w:shd w:val="clear" w:color="auto" w:fill="auto"/>
            </w:rPr>
          </w:pPr>
          <w:hyperlink w:anchor="_Toc197691717" w:history="1">
            <w:r w:rsidRPr="00B843C4">
              <w:rPr>
                <w:rStyle w:val="Hyperlink"/>
                <w:noProof/>
              </w:rPr>
              <w:t>3</w:t>
            </w:r>
            <w:r>
              <w:rPr>
                <w:rFonts w:asciiTheme="minorHAnsi" w:eastAsiaTheme="minorEastAsia" w:hAnsiTheme="minorHAnsi" w:cstheme="minorBidi"/>
                <w:noProof/>
                <w:shd w:val="clear" w:color="auto" w:fill="auto"/>
              </w:rPr>
              <w:tab/>
            </w:r>
            <w:r w:rsidRPr="00B843C4">
              <w:rPr>
                <w:rStyle w:val="Hyperlink"/>
                <w:noProof/>
              </w:rPr>
              <w:t>Method and approach</w:t>
            </w:r>
            <w:r>
              <w:rPr>
                <w:noProof/>
                <w:webHidden/>
              </w:rPr>
              <w:tab/>
            </w:r>
            <w:r>
              <w:rPr>
                <w:noProof/>
                <w:webHidden/>
              </w:rPr>
              <w:fldChar w:fldCharType="begin"/>
            </w:r>
            <w:r>
              <w:rPr>
                <w:noProof/>
                <w:webHidden/>
              </w:rPr>
              <w:instrText xml:space="preserve"> PAGEREF _Toc197691717 \h </w:instrText>
            </w:r>
            <w:r>
              <w:rPr>
                <w:noProof/>
                <w:webHidden/>
              </w:rPr>
            </w:r>
            <w:r>
              <w:rPr>
                <w:noProof/>
                <w:webHidden/>
              </w:rPr>
              <w:fldChar w:fldCharType="separate"/>
            </w:r>
            <w:r>
              <w:rPr>
                <w:noProof/>
                <w:webHidden/>
              </w:rPr>
              <w:t>2</w:t>
            </w:r>
            <w:r>
              <w:rPr>
                <w:noProof/>
                <w:webHidden/>
              </w:rPr>
              <w:fldChar w:fldCharType="end"/>
            </w:r>
          </w:hyperlink>
        </w:p>
        <w:p w14:paraId="4A21B297" w14:textId="705EE024" w:rsidR="00142AD6" w:rsidRDefault="00142AD6">
          <w:pPr>
            <w:pStyle w:val="TOC1"/>
            <w:tabs>
              <w:tab w:val="left" w:pos="480"/>
              <w:tab w:val="right" w:leader="dot" w:pos="9016"/>
            </w:tabs>
            <w:rPr>
              <w:rFonts w:asciiTheme="minorHAnsi" w:eastAsiaTheme="minorEastAsia" w:hAnsiTheme="minorHAnsi" w:cstheme="minorBidi"/>
              <w:noProof/>
              <w:shd w:val="clear" w:color="auto" w:fill="auto"/>
            </w:rPr>
          </w:pPr>
          <w:hyperlink w:anchor="_Toc197691718" w:history="1">
            <w:r w:rsidRPr="00B843C4">
              <w:rPr>
                <w:rStyle w:val="Hyperlink"/>
                <w:noProof/>
              </w:rPr>
              <w:t>4</w:t>
            </w:r>
            <w:r>
              <w:rPr>
                <w:rFonts w:asciiTheme="minorHAnsi" w:eastAsiaTheme="minorEastAsia" w:hAnsiTheme="minorHAnsi" w:cstheme="minorBidi"/>
                <w:noProof/>
                <w:shd w:val="clear" w:color="auto" w:fill="auto"/>
              </w:rPr>
              <w:tab/>
            </w:r>
            <w:r w:rsidRPr="00B843C4">
              <w:rPr>
                <w:rStyle w:val="Hyperlink"/>
                <w:noProof/>
              </w:rPr>
              <w:t>Referral criteria</w:t>
            </w:r>
            <w:r>
              <w:rPr>
                <w:noProof/>
                <w:webHidden/>
              </w:rPr>
              <w:tab/>
            </w:r>
            <w:r>
              <w:rPr>
                <w:noProof/>
                <w:webHidden/>
              </w:rPr>
              <w:fldChar w:fldCharType="begin"/>
            </w:r>
            <w:r>
              <w:rPr>
                <w:noProof/>
                <w:webHidden/>
              </w:rPr>
              <w:instrText xml:space="preserve"> PAGEREF _Toc197691718 \h </w:instrText>
            </w:r>
            <w:r>
              <w:rPr>
                <w:noProof/>
                <w:webHidden/>
              </w:rPr>
            </w:r>
            <w:r>
              <w:rPr>
                <w:noProof/>
                <w:webHidden/>
              </w:rPr>
              <w:fldChar w:fldCharType="separate"/>
            </w:r>
            <w:r>
              <w:rPr>
                <w:noProof/>
                <w:webHidden/>
              </w:rPr>
              <w:t>2</w:t>
            </w:r>
            <w:r>
              <w:rPr>
                <w:noProof/>
                <w:webHidden/>
              </w:rPr>
              <w:fldChar w:fldCharType="end"/>
            </w:r>
          </w:hyperlink>
        </w:p>
        <w:p w14:paraId="09CD32A3" w14:textId="2944D453" w:rsidR="00142AD6" w:rsidRDefault="00142AD6">
          <w:pPr>
            <w:pStyle w:val="TOC1"/>
            <w:tabs>
              <w:tab w:val="left" w:pos="480"/>
              <w:tab w:val="right" w:leader="dot" w:pos="9016"/>
            </w:tabs>
            <w:rPr>
              <w:rFonts w:asciiTheme="minorHAnsi" w:eastAsiaTheme="minorEastAsia" w:hAnsiTheme="minorHAnsi" w:cstheme="minorBidi"/>
              <w:noProof/>
              <w:shd w:val="clear" w:color="auto" w:fill="auto"/>
            </w:rPr>
          </w:pPr>
          <w:hyperlink w:anchor="_Toc197691719" w:history="1">
            <w:r w:rsidRPr="00B843C4">
              <w:rPr>
                <w:rStyle w:val="Hyperlink"/>
                <w:noProof/>
              </w:rPr>
              <w:t>5</w:t>
            </w:r>
            <w:r>
              <w:rPr>
                <w:rFonts w:asciiTheme="minorHAnsi" w:eastAsiaTheme="minorEastAsia" w:hAnsiTheme="minorHAnsi" w:cstheme="minorBidi"/>
                <w:noProof/>
                <w:shd w:val="clear" w:color="auto" w:fill="auto"/>
              </w:rPr>
              <w:tab/>
            </w:r>
            <w:r w:rsidRPr="00B843C4">
              <w:rPr>
                <w:rStyle w:val="Hyperlink"/>
                <w:noProof/>
              </w:rPr>
              <w:t>Benefits</w:t>
            </w:r>
            <w:r>
              <w:rPr>
                <w:noProof/>
                <w:webHidden/>
              </w:rPr>
              <w:tab/>
            </w:r>
            <w:r>
              <w:rPr>
                <w:noProof/>
                <w:webHidden/>
              </w:rPr>
              <w:fldChar w:fldCharType="begin"/>
            </w:r>
            <w:r>
              <w:rPr>
                <w:noProof/>
                <w:webHidden/>
              </w:rPr>
              <w:instrText xml:space="preserve"> PAGEREF _Toc197691719 \h </w:instrText>
            </w:r>
            <w:r>
              <w:rPr>
                <w:noProof/>
                <w:webHidden/>
              </w:rPr>
            </w:r>
            <w:r>
              <w:rPr>
                <w:noProof/>
                <w:webHidden/>
              </w:rPr>
              <w:fldChar w:fldCharType="separate"/>
            </w:r>
            <w:r>
              <w:rPr>
                <w:noProof/>
                <w:webHidden/>
              </w:rPr>
              <w:t>3</w:t>
            </w:r>
            <w:r>
              <w:rPr>
                <w:noProof/>
                <w:webHidden/>
              </w:rPr>
              <w:fldChar w:fldCharType="end"/>
            </w:r>
          </w:hyperlink>
        </w:p>
        <w:p w14:paraId="201C3A49" w14:textId="2FA6498F" w:rsidR="00142AD6" w:rsidRDefault="00142AD6">
          <w:pPr>
            <w:pStyle w:val="TOC1"/>
            <w:tabs>
              <w:tab w:val="left" w:pos="480"/>
              <w:tab w:val="right" w:leader="dot" w:pos="9016"/>
            </w:tabs>
            <w:rPr>
              <w:rFonts w:asciiTheme="minorHAnsi" w:eastAsiaTheme="minorEastAsia" w:hAnsiTheme="minorHAnsi" w:cstheme="minorBidi"/>
              <w:noProof/>
              <w:shd w:val="clear" w:color="auto" w:fill="auto"/>
            </w:rPr>
          </w:pPr>
          <w:hyperlink w:anchor="_Toc197691720" w:history="1">
            <w:r w:rsidRPr="00B843C4">
              <w:rPr>
                <w:rStyle w:val="Hyperlink"/>
                <w:noProof/>
              </w:rPr>
              <w:t>6</w:t>
            </w:r>
            <w:r>
              <w:rPr>
                <w:rFonts w:asciiTheme="minorHAnsi" w:eastAsiaTheme="minorEastAsia" w:hAnsiTheme="minorHAnsi" w:cstheme="minorBidi"/>
                <w:noProof/>
                <w:shd w:val="clear" w:color="auto" w:fill="auto"/>
              </w:rPr>
              <w:tab/>
            </w:r>
            <w:r w:rsidRPr="00B843C4">
              <w:rPr>
                <w:rStyle w:val="Hyperlink"/>
                <w:noProof/>
              </w:rPr>
              <w:t>Risks and cautions</w:t>
            </w:r>
            <w:r>
              <w:rPr>
                <w:noProof/>
                <w:webHidden/>
              </w:rPr>
              <w:tab/>
            </w:r>
            <w:r>
              <w:rPr>
                <w:noProof/>
                <w:webHidden/>
              </w:rPr>
              <w:fldChar w:fldCharType="begin"/>
            </w:r>
            <w:r>
              <w:rPr>
                <w:noProof/>
                <w:webHidden/>
              </w:rPr>
              <w:instrText xml:space="preserve"> PAGEREF _Toc197691720 \h </w:instrText>
            </w:r>
            <w:r>
              <w:rPr>
                <w:noProof/>
                <w:webHidden/>
              </w:rPr>
            </w:r>
            <w:r>
              <w:rPr>
                <w:noProof/>
                <w:webHidden/>
              </w:rPr>
              <w:fldChar w:fldCharType="separate"/>
            </w:r>
            <w:r>
              <w:rPr>
                <w:noProof/>
                <w:webHidden/>
              </w:rPr>
              <w:t>4</w:t>
            </w:r>
            <w:r>
              <w:rPr>
                <w:noProof/>
                <w:webHidden/>
              </w:rPr>
              <w:fldChar w:fldCharType="end"/>
            </w:r>
          </w:hyperlink>
        </w:p>
        <w:p w14:paraId="75F4B64B" w14:textId="78E197C0" w:rsidR="00142AD6" w:rsidRDefault="00142AD6">
          <w:pPr>
            <w:pStyle w:val="TOC1"/>
            <w:tabs>
              <w:tab w:val="left" w:pos="480"/>
              <w:tab w:val="right" w:leader="dot" w:pos="9016"/>
            </w:tabs>
            <w:rPr>
              <w:rFonts w:asciiTheme="minorHAnsi" w:eastAsiaTheme="minorEastAsia" w:hAnsiTheme="minorHAnsi" w:cstheme="minorBidi"/>
              <w:noProof/>
              <w:shd w:val="clear" w:color="auto" w:fill="auto"/>
            </w:rPr>
          </w:pPr>
          <w:hyperlink w:anchor="_Toc197691721" w:history="1">
            <w:r w:rsidRPr="00B843C4">
              <w:rPr>
                <w:rStyle w:val="Hyperlink"/>
                <w:noProof/>
              </w:rPr>
              <w:t>7</w:t>
            </w:r>
            <w:r>
              <w:rPr>
                <w:rFonts w:asciiTheme="minorHAnsi" w:eastAsiaTheme="minorEastAsia" w:hAnsiTheme="minorHAnsi" w:cstheme="minorBidi"/>
                <w:noProof/>
                <w:shd w:val="clear" w:color="auto" w:fill="auto"/>
              </w:rPr>
              <w:tab/>
            </w:r>
            <w:r w:rsidRPr="00B843C4">
              <w:rPr>
                <w:rStyle w:val="Hyperlink"/>
                <w:noProof/>
              </w:rPr>
              <w:t>Alternatives to treatment</w:t>
            </w:r>
            <w:r>
              <w:rPr>
                <w:noProof/>
                <w:webHidden/>
              </w:rPr>
              <w:tab/>
            </w:r>
            <w:r>
              <w:rPr>
                <w:noProof/>
                <w:webHidden/>
              </w:rPr>
              <w:fldChar w:fldCharType="begin"/>
            </w:r>
            <w:r>
              <w:rPr>
                <w:noProof/>
                <w:webHidden/>
              </w:rPr>
              <w:instrText xml:space="preserve"> PAGEREF _Toc197691721 \h </w:instrText>
            </w:r>
            <w:r>
              <w:rPr>
                <w:noProof/>
                <w:webHidden/>
              </w:rPr>
            </w:r>
            <w:r>
              <w:rPr>
                <w:noProof/>
                <w:webHidden/>
              </w:rPr>
              <w:fldChar w:fldCharType="separate"/>
            </w:r>
            <w:r>
              <w:rPr>
                <w:noProof/>
                <w:webHidden/>
              </w:rPr>
              <w:t>5</w:t>
            </w:r>
            <w:r>
              <w:rPr>
                <w:noProof/>
                <w:webHidden/>
              </w:rPr>
              <w:fldChar w:fldCharType="end"/>
            </w:r>
          </w:hyperlink>
        </w:p>
        <w:p w14:paraId="480248CB" w14:textId="5823128C" w:rsidR="00142AD6" w:rsidRDefault="00142AD6">
          <w:pPr>
            <w:pStyle w:val="TOC1"/>
            <w:tabs>
              <w:tab w:val="left" w:pos="480"/>
              <w:tab w:val="right" w:leader="dot" w:pos="9016"/>
            </w:tabs>
            <w:rPr>
              <w:rFonts w:asciiTheme="minorHAnsi" w:eastAsiaTheme="minorEastAsia" w:hAnsiTheme="minorHAnsi" w:cstheme="minorBidi"/>
              <w:noProof/>
              <w:shd w:val="clear" w:color="auto" w:fill="auto"/>
            </w:rPr>
          </w:pPr>
          <w:hyperlink w:anchor="_Toc197691722" w:history="1">
            <w:r w:rsidRPr="00B843C4">
              <w:rPr>
                <w:rStyle w:val="Hyperlink"/>
                <w:noProof/>
              </w:rPr>
              <w:t>8</w:t>
            </w:r>
            <w:r>
              <w:rPr>
                <w:rFonts w:asciiTheme="minorHAnsi" w:eastAsiaTheme="minorEastAsia" w:hAnsiTheme="minorHAnsi" w:cstheme="minorBidi"/>
                <w:noProof/>
                <w:shd w:val="clear" w:color="auto" w:fill="auto"/>
              </w:rPr>
              <w:tab/>
            </w:r>
            <w:r w:rsidRPr="00B843C4">
              <w:rPr>
                <w:rStyle w:val="Hyperlink"/>
                <w:noProof/>
              </w:rPr>
              <w:t>References</w:t>
            </w:r>
            <w:r>
              <w:rPr>
                <w:noProof/>
                <w:webHidden/>
              </w:rPr>
              <w:tab/>
            </w:r>
            <w:r>
              <w:rPr>
                <w:noProof/>
                <w:webHidden/>
              </w:rPr>
              <w:fldChar w:fldCharType="begin"/>
            </w:r>
            <w:r>
              <w:rPr>
                <w:noProof/>
                <w:webHidden/>
              </w:rPr>
              <w:instrText xml:space="preserve"> PAGEREF _Toc197691722 \h </w:instrText>
            </w:r>
            <w:r>
              <w:rPr>
                <w:noProof/>
                <w:webHidden/>
              </w:rPr>
            </w:r>
            <w:r>
              <w:rPr>
                <w:noProof/>
                <w:webHidden/>
              </w:rPr>
              <w:fldChar w:fldCharType="separate"/>
            </w:r>
            <w:r>
              <w:rPr>
                <w:noProof/>
                <w:webHidden/>
              </w:rPr>
              <w:t>6</w:t>
            </w:r>
            <w:r>
              <w:rPr>
                <w:noProof/>
                <w:webHidden/>
              </w:rPr>
              <w:fldChar w:fldCharType="end"/>
            </w:r>
          </w:hyperlink>
        </w:p>
        <w:p w14:paraId="1AAF5CCE" w14:textId="3C2A967A" w:rsidR="00142AD6" w:rsidRDefault="00142AD6">
          <w:pPr>
            <w:pStyle w:val="TOC1"/>
            <w:tabs>
              <w:tab w:val="left" w:pos="480"/>
              <w:tab w:val="right" w:leader="dot" w:pos="9016"/>
            </w:tabs>
            <w:rPr>
              <w:rFonts w:asciiTheme="minorHAnsi" w:eastAsiaTheme="minorEastAsia" w:hAnsiTheme="minorHAnsi" w:cstheme="minorBidi"/>
              <w:noProof/>
              <w:shd w:val="clear" w:color="auto" w:fill="auto"/>
            </w:rPr>
          </w:pPr>
          <w:hyperlink w:anchor="_Toc197691723" w:history="1">
            <w:r w:rsidRPr="00B843C4">
              <w:rPr>
                <w:rStyle w:val="Hyperlink"/>
                <w:noProof/>
              </w:rPr>
              <w:t>9</w:t>
            </w:r>
            <w:r>
              <w:rPr>
                <w:rFonts w:asciiTheme="minorHAnsi" w:eastAsiaTheme="minorEastAsia" w:hAnsiTheme="minorHAnsi" w:cstheme="minorBidi"/>
                <w:noProof/>
                <w:shd w:val="clear" w:color="auto" w:fill="auto"/>
              </w:rPr>
              <w:tab/>
            </w:r>
            <w:r w:rsidRPr="00B843C4">
              <w:rPr>
                <w:rStyle w:val="Hyperlink"/>
                <w:noProof/>
              </w:rPr>
              <w:t>Appendices</w:t>
            </w:r>
            <w:r>
              <w:rPr>
                <w:noProof/>
                <w:webHidden/>
              </w:rPr>
              <w:tab/>
            </w:r>
            <w:r>
              <w:rPr>
                <w:noProof/>
                <w:webHidden/>
              </w:rPr>
              <w:fldChar w:fldCharType="begin"/>
            </w:r>
            <w:r>
              <w:rPr>
                <w:noProof/>
                <w:webHidden/>
              </w:rPr>
              <w:instrText xml:space="preserve"> PAGEREF _Toc197691723 \h </w:instrText>
            </w:r>
            <w:r>
              <w:rPr>
                <w:noProof/>
                <w:webHidden/>
              </w:rPr>
            </w:r>
            <w:r>
              <w:rPr>
                <w:noProof/>
                <w:webHidden/>
              </w:rPr>
              <w:fldChar w:fldCharType="separate"/>
            </w:r>
            <w:r>
              <w:rPr>
                <w:noProof/>
                <w:webHidden/>
              </w:rPr>
              <w:t>7</w:t>
            </w:r>
            <w:r>
              <w:rPr>
                <w:noProof/>
                <w:webHidden/>
              </w:rPr>
              <w:fldChar w:fldCharType="end"/>
            </w:r>
          </w:hyperlink>
        </w:p>
        <w:p w14:paraId="54880222" w14:textId="6F34C540" w:rsidR="00142AD6" w:rsidRDefault="00142AD6">
          <w:pPr>
            <w:pStyle w:val="TOC2"/>
            <w:tabs>
              <w:tab w:val="right" w:leader="dot" w:pos="9016"/>
            </w:tabs>
            <w:rPr>
              <w:rFonts w:asciiTheme="minorHAnsi" w:eastAsiaTheme="minorEastAsia" w:hAnsiTheme="minorHAnsi" w:cstheme="minorBidi"/>
              <w:noProof/>
              <w:shd w:val="clear" w:color="auto" w:fill="auto"/>
            </w:rPr>
          </w:pPr>
          <w:hyperlink w:anchor="_Toc197691724" w:history="1">
            <w:r w:rsidRPr="00B843C4">
              <w:rPr>
                <w:rStyle w:val="Hyperlink"/>
                <w:noProof/>
              </w:rPr>
              <w:t>Appendix 1–Searching and screening method</w:t>
            </w:r>
            <w:r>
              <w:rPr>
                <w:noProof/>
                <w:webHidden/>
              </w:rPr>
              <w:tab/>
            </w:r>
            <w:r>
              <w:rPr>
                <w:noProof/>
                <w:webHidden/>
              </w:rPr>
              <w:fldChar w:fldCharType="begin"/>
            </w:r>
            <w:r>
              <w:rPr>
                <w:noProof/>
                <w:webHidden/>
              </w:rPr>
              <w:instrText xml:space="preserve"> PAGEREF _Toc197691724 \h </w:instrText>
            </w:r>
            <w:r>
              <w:rPr>
                <w:noProof/>
                <w:webHidden/>
              </w:rPr>
            </w:r>
            <w:r>
              <w:rPr>
                <w:noProof/>
                <w:webHidden/>
              </w:rPr>
              <w:fldChar w:fldCharType="separate"/>
            </w:r>
            <w:r>
              <w:rPr>
                <w:noProof/>
                <w:webHidden/>
              </w:rPr>
              <w:t>7</w:t>
            </w:r>
            <w:r>
              <w:rPr>
                <w:noProof/>
                <w:webHidden/>
              </w:rPr>
              <w:fldChar w:fldCharType="end"/>
            </w:r>
          </w:hyperlink>
        </w:p>
        <w:p w14:paraId="00C6AE25" w14:textId="50BED6D8" w:rsidR="00142AD6" w:rsidRDefault="00142AD6">
          <w:pPr>
            <w:pStyle w:val="TOC2"/>
            <w:tabs>
              <w:tab w:val="right" w:leader="dot" w:pos="9016"/>
            </w:tabs>
            <w:rPr>
              <w:rFonts w:asciiTheme="minorHAnsi" w:eastAsiaTheme="minorEastAsia" w:hAnsiTheme="minorHAnsi" w:cstheme="minorBidi"/>
              <w:noProof/>
              <w:shd w:val="clear" w:color="auto" w:fill="auto"/>
            </w:rPr>
          </w:pPr>
          <w:hyperlink w:anchor="_Toc197691725" w:history="1">
            <w:r w:rsidRPr="00B843C4">
              <w:rPr>
                <w:rStyle w:val="Hyperlink"/>
                <w:noProof/>
              </w:rPr>
              <w:t>Appendix 2–Search strategy</w:t>
            </w:r>
            <w:r>
              <w:rPr>
                <w:noProof/>
                <w:webHidden/>
              </w:rPr>
              <w:tab/>
            </w:r>
            <w:r>
              <w:rPr>
                <w:noProof/>
                <w:webHidden/>
              </w:rPr>
              <w:fldChar w:fldCharType="begin"/>
            </w:r>
            <w:r>
              <w:rPr>
                <w:noProof/>
                <w:webHidden/>
              </w:rPr>
              <w:instrText xml:space="preserve"> PAGEREF _Toc197691725 \h </w:instrText>
            </w:r>
            <w:r>
              <w:rPr>
                <w:noProof/>
                <w:webHidden/>
              </w:rPr>
            </w:r>
            <w:r>
              <w:rPr>
                <w:noProof/>
                <w:webHidden/>
              </w:rPr>
              <w:fldChar w:fldCharType="separate"/>
            </w:r>
            <w:r>
              <w:rPr>
                <w:noProof/>
                <w:webHidden/>
              </w:rPr>
              <w:t>7</w:t>
            </w:r>
            <w:r>
              <w:rPr>
                <w:noProof/>
                <w:webHidden/>
              </w:rPr>
              <w:fldChar w:fldCharType="end"/>
            </w:r>
          </w:hyperlink>
        </w:p>
        <w:p w14:paraId="25060BC4" w14:textId="6113621C" w:rsidR="00A26312" w:rsidRPr="001636EF" w:rsidRDefault="00A26312">
          <w:r w:rsidRPr="001636EF">
            <w:rPr>
              <w:b/>
              <w:bCs/>
            </w:rPr>
            <w:fldChar w:fldCharType="end"/>
          </w:r>
        </w:p>
      </w:sdtContent>
    </w:sdt>
    <w:p w14:paraId="39DC052A" w14:textId="77777777" w:rsidR="00A26312" w:rsidRPr="001636EF" w:rsidRDefault="00A26312" w:rsidP="00A26312">
      <w:pPr>
        <w:rPr>
          <w:rFonts w:eastAsiaTheme="majorEastAsia"/>
          <w:color w:val="1F4E79" w:themeColor="accent1" w:themeShade="80"/>
          <w:sz w:val="28"/>
          <w:szCs w:val="28"/>
        </w:rPr>
      </w:pPr>
      <w:r w:rsidRPr="001636EF">
        <w:br w:type="page"/>
      </w:r>
    </w:p>
    <w:p w14:paraId="57F66158" w14:textId="084E2B33" w:rsidR="00850AC8" w:rsidRPr="00EB620C" w:rsidRDefault="00850AC8" w:rsidP="00EB620C">
      <w:pPr>
        <w:pStyle w:val="Heading1"/>
      </w:pPr>
      <w:bookmarkStart w:id="0" w:name="_Toc197691715"/>
      <w:r w:rsidRPr="00EB620C">
        <w:lastRenderedPageBreak/>
        <w:t>Title</w:t>
      </w:r>
      <w:bookmarkEnd w:id="0"/>
    </w:p>
    <w:p w14:paraId="3F209392" w14:textId="0E40A660" w:rsidR="003E1514" w:rsidRPr="001636EF" w:rsidRDefault="00E65401" w:rsidP="00B15943">
      <w:r>
        <w:t>L</w:t>
      </w:r>
      <w:r w:rsidRPr="00E65401">
        <w:t>aser surgery for interventional hair reduction</w:t>
      </w:r>
      <w:r w:rsidR="00110AF1" w:rsidRPr="00E65401">
        <w:t xml:space="preserve">: </w:t>
      </w:r>
      <w:r w:rsidR="003E1514" w:rsidRPr="00E65401">
        <w:t>evidence base to underpin Exceptional</w:t>
      </w:r>
      <w:r w:rsidR="003E1514" w:rsidRPr="001636EF">
        <w:t xml:space="preserve"> Referral Protocol</w:t>
      </w:r>
      <w:r w:rsidR="00324CBB" w:rsidRPr="001636EF">
        <w:t>.</w:t>
      </w:r>
    </w:p>
    <w:p w14:paraId="749D59FE" w14:textId="2AA39C24" w:rsidR="003E1514" w:rsidRPr="001636EF" w:rsidRDefault="00665F36" w:rsidP="00EB620C">
      <w:pPr>
        <w:pStyle w:val="Heading1"/>
      </w:pPr>
      <w:bookmarkStart w:id="1" w:name="_Toc197691716"/>
      <w:bookmarkStart w:id="2" w:name="_Toc182494402"/>
      <w:bookmarkStart w:id="3" w:name="_Toc182801996"/>
      <w:r w:rsidRPr="001636EF">
        <w:t>Questions</w:t>
      </w:r>
      <w:bookmarkEnd w:id="1"/>
    </w:p>
    <w:p w14:paraId="690D3651" w14:textId="19A32D32" w:rsidR="00665F36" w:rsidRPr="001636EF" w:rsidRDefault="00665F36" w:rsidP="00956572">
      <w:pPr>
        <w:pStyle w:val="ListParagraph"/>
      </w:pPr>
      <w:r w:rsidRPr="001636EF">
        <w:t xml:space="preserve">What does available evidence and guidance indicate are </w:t>
      </w:r>
      <w:r w:rsidRPr="001636EF">
        <w:rPr>
          <w:b/>
          <w:bCs/>
        </w:rPr>
        <w:t>appropriate referral criteria for this procedure</w:t>
      </w:r>
      <w:r w:rsidRPr="001636EF">
        <w:t>? Limit</w:t>
      </w:r>
      <w:r w:rsidR="009900DE">
        <w:t>ed</w:t>
      </w:r>
      <w:r w:rsidRPr="001636EF">
        <w:t xml:space="preserve"> to evidence and guidance relating to procedures that are not purely cosmetic in nature, most likely conducted using publicly funded or insurance-funded resources.</w:t>
      </w:r>
    </w:p>
    <w:p w14:paraId="3AE9AA07" w14:textId="2546B974" w:rsidR="00665F36" w:rsidRPr="001636EF" w:rsidRDefault="00665F36" w:rsidP="00956572">
      <w:pPr>
        <w:pStyle w:val="ListParagraph"/>
      </w:pPr>
      <w:r w:rsidRPr="001636EF">
        <w:t xml:space="preserve">What types of </w:t>
      </w:r>
      <w:r w:rsidRPr="001636EF">
        <w:rPr>
          <w:b/>
          <w:bCs/>
        </w:rPr>
        <w:t>benefits</w:t>
      </w:r>
      <w:r w:rsidR="003B1908">
        <w:rPr>
          <w:b/>
          <w:bCs/>
        </w:rPr>
        <w:t>, risks and complications</w:t>
      </w:r>
      <w:r w:rsidRPr="001636EF">
        <w:t xml:space="preserve"> can arise from this procedure, and how likely are they?</w:t>
      </w:r>
    </w:p>
    <w:p w14:paraId="6EBD1779" w14:textId="254554F5" w:rsidR="00351EDD" w:rsidRPr="001636EF" w:rsidRDefault="00665F36" w:rsidP="00956572">
      <w:pPr>
        <w:pStyle w:val="ListParagraph"/>
      </w:pPr>
      <w:r w:rsidRPr="001636EF">
        <w:t xml:space="preserve">What factors and </w:t>
      </w:r>
      <w:r w:rsidR="00E13846">
        <w:t>individual</w:t>
      </w:r>
      <w:r w:rsidRPr="001636EF">
        <w:t xml:space="preserve"> characteristics are the</w:t>
      </w:r>
      <w:r w:rsidRPr="001636EF">
        <w:rPr>
          <w:b/>
          <w:bCs/>
        </w:rPr>
        <w:t xml:space="preserve"> strongest predictors of benefit or risk </w:t>
      </w:r>
      <w:r w:rsidRPr="001636EF">
        <w:t>from this procedure?</w:t>
      </w:r>
    </w:p>
    <w:p w14:paraId="312C97E6" w14:textId="4B1E2187" w:rsidR="00665F36" w:rsidRPr="001636EF" w:rsidRDefault="00665F36" w:rsidP="00956572">
      <w:pPr>
        <w:pStyle w:val="ListParagraph"/>
      </w:pPr>
      <w:r w:rsidRPr="001636EF">
        <w:t xml:space="preserve">What factors and </w:t>
      </w:r>
      <w:r w:rsidR="00E13846">
        <w:t>individual</w:t>
      </w:r>
      <w:r w:rsidRPr="001636EF">
        <w:t xml:space="preserve"> characteristics are </w:t>
      </w:r>
      <w:r w:rsidRPr="001636EF">
        <w:rPr>
          <w:b/>
          <w:bCs/>
        </w:rPr>
        <w:t>contraindications</w:t>
      </w:r>
      <w:r w:rsidRPr="001636EF">
        <w:t>?</w:t>
      </w:r>
    </w:p>
    <w:p w14:paraId="14BF6FAB" w14:textId="1CB49941" w:rsidR="00E70AA2" w:rsidRPr="001636EF" w:rsidRDefault="00E70AA2" w:rsidP="00EB620C">
      <w:pPr>
        <w:pStyle w:val="Heading1"/>
      </w:pPr>
      <w:bookmarkStart w:id="4" w:name="_Toc197691717"/>
      <w:r w:rsidRPr="001636EF">
        <w:t>Method</w:t>
      </w:r>
      <w:r w:rsidR="005730D2" w:rsidRPr="001636EF">
        <w:t xml:space="preserve"> and </w:t>
      </w:r>
      <w:r w:rsidRPr="001636EF">
        <w:t>approach</w:t>
      </w:r>
      <w:bookmarkEnd w:id="2"/>
      <w:bookmarkEnd w:id="3"/>
      <w:bookmarkEnd w:id="4"/>
    </w:p>
    <w:p w14:paraId="1BCD62DF" w14:textId="2F6F0F2A" w:rsidR="00E96631" w:rsidRPr="001636EF" w:rsidRDefault="000B27B0" w:rsidP="00B15943">
      <w:r w:rsidRPr="001636EF">
        <w:t xml:space="preserve">We carried out systematic searches between January and February 2025 to identify systematic reviews, guidelines and other evidence-based reports. We limited searches to the past ten years and English language publications and websites. We screened the literature search results for relevance to the topic. </w:t>
      </w:r>
      <w:r w:rsidR="00A957AC">
        <w:t>Because of</w:t>
      </w:r>
      <w:r w:rsidRPr="001636EF">
        <w:t xml:space="preserve"> the high-level nature of the searches, there is the possibility that we did not include all relevant evidence. We used evidence from trusted </w:t>
      </w:r>
      <w:r w:rsidRPr="00E13846">
        <w:t xml:space="preserve">sources; however, we did not critically appraise the evidence. </w:t>
      </w:r>
      <w:r w:rsidR="00047A34" w:rsidRPr="00E13846">
        <w:t xml:space="preserve">The findings are summarised in </w:t>
      </w:r>
      <w:r w:rsidR="00E13846" w:rsidRPr="00E13846">
        <w:t>the following sections</w:t>
      </w:r>
      <w:r w:rsidR="00727C5B" w:rsidRPr="00E13846">
        <w:t>.</w:t>
      </w:r>
      <w:r w:rsidRPr="00E13846">
        <w:t xml:space="preserve"> </w:t>
      </w:r>
      <w:r w:rsidR="00075F6A" w:rsidRPr="00E13846">
        <w:t xml:space="preserve">Appendices </w:t>
      </w:r>
      <w:r w:rsidR="00482AB2" w:rsidRPr="00E13846">
        <w:t>1 and 2 detail</w:t>
      </w:r>
      <w:r w:rsidR="00A94953" w:rsidRPr="00E13846">
        <w:t xml:space="preserve"> the </w:t>
      </w:r>
      <w:r w:rsidR="001D2301" w:rsidRPr="00E13846">
        <w:t>searching and screening method and search strategy</w:t>
      </w:r>
      <w:r w:rsidR="00C54B80" w:rsidRPr="00E13846">
        <w:t>.</w:t>
      </w:r>
    </w:p>
    <w:p w14:paraId="15D85810" w14:textId="6215D217" w:rsidR="00AE7B08" w:rsidRPr="001636EF" w:rsidRDefault="00AE7B08" w:rsidP="00EB620C">
      <w:pPr>
        <w:pStyle w:val="Heading1"/>
      </w:pPr>
      <w:bookmarkStart w:id="5" w:name="_Toc197691718"/>
      <w:r w:rsidRPr="001636EF">
        <w:t>Referral criteria</w:t>
      </w:r>
      <w:bookmarkEnd w:id="5"/>
    </w:p>
    <w:p w14:paraId="6970C5B2" w14:textId="52A57807" w:rsidR="0095346A" w:rsidRPr="001C2BA4" w:rsidRDefault="0095346A" w:rsidP="0095346A">
      <w:r w:rsidRPr="001C2BA4">
        <w:t>The NHS England 2013 interim clinical commissioning policy on hair removal indicates thatthere is no routine commissioning of treatments for permanent or semi</w:t>
      </w:r>
      <w:r w:rsidR="005D673D">
        <w:t>permanent</w:t>
      </w:r>
      <w:r w:rsidRPr="001C2BA4">
        <w:t xml:space="preserve"> hair removal for cosmetic purposes.</w:t>
      </w:r>
      <w:r w:rsidR="00863C49">
        <w:fldChar w:fldCharType="begin"/>
      </w:r>
      <w:r w:rsidR="00863C49">
        <w:instrText xml:space="preserve"> ADDIN EN.CITE &lt;EndNote&gt;&lt;Cite&gt;&lt;Author&gt;NHS England&lt;/Author&gt;&lt;Year&gt;2013&lt;/Year&gt;&lt;RecNum&gt;58&lt;/RecNum&gt;&lt;DisplayText&gt;&lt;style face="superscript"&gt;1&lt;/style&gt;&lt;/DisplayText&gt;&lt;record&gt;&lt;rec-number&gt;58&lt;/rec-number&gt;&lt;foreign-keys&gt;&lt;key app="EN" db-id="stvez5e2sapt2bew9xq590519pafee25rxvp" timestamp="1740652221"&gt;58&lt;/key&gt;&lt;/foreign-keys&gt;&lt;ref-type name="Web Page"&gt;12&lt;/ref-type&gt;&lt;contributors&gt;&lt;authors&gt;&lt;author&gt;NHS England, &lt;/author&gt;&lt;/authors&gt;&lt;/contributors&gt;&lt;titles&gt;&lt;title&gt;Interim Clinical Commissioning Policy: Hair Removal (including Electrolysis and Laser Therapy)&lt;/title&gt;&lt;/titles&gt;&lt;dates&gt;&lt;year&gt;2013&lt;/year&gt;&lt;/dates&gt;&lt;urls&gt;&lt;related-urls&gt;&lt;url&gt;https://www.england.nhs.uk/commissioning/wp-content/uploads/sites/12/2013/11/N-SC017.pdf&lt;/url&gt;&lt;/related-urls&gt;&lt;/urls&gt;&lt;custom2&gt;2025 May 08&lt;/custom2&gt;&lt;/record&gt;&lt;/Cite&gt;&lt;/EndNote&gt;</w:instrText>
      </w:r>
      <w:r w:rsidR="00863C49">
        <w:fldChar w:fldCharType="separate"/>
      </w:r>
      <w:r w:rsidR="00863C49" w:rsidRPr="00863C49">
        <w:rPr>
          <w:noProof/>
          <w:vertAlign w:val="superscript"/>
        </w:rPr>
        <w:t>1</w:t>
      </w:r>
      <w:r w:rsidR="00863C49">
        <w:fldChar w:fldCharType="end"/>
      </w:r>
    </w:p>
    <w:p w14:paraId="265D272A" w14:textId="7529DDD6" w:rsidR="0095346A" w:rsidRPr="001C2BA4" w:rsidRDefault="0095346A" w:rsidP="0095346A">
      <w:r w:rsidRPr="001C2BA4">
        <w:t>The 2005 NHS Modernisation Agency information for commissioners of plastic surgery services states that hair depilation will be commissioned on the NHS for patients who:</w:t>
      </w:r>
    </w:p>
    <w:p w14:paraId="5EB44681" w14:textId="62305CBE" w:rsidR="0095346A" w:rsidRPr="0095346A" w:rsidRDefault="0095346A" w:rsidP="0095346A">
      <w:pPr>
        <w:pStyle w:val="ListParagraph"/>
      </w:pPr>
      <w:r w:rsidRPr="0095346A">
        <w:t>have undergone reconstructive surgery leading to abnormally located hair-bearing skin</w:t>
      </w:r>
    </w:p>
    <w:p w14:paraId="4501B14F" w14:textId="1511644D" w:rsidR="0095346A" w:rsidRPr="0095346A" w:rsidRDefault="0095346A" w:rsidP="0095346A">
      <w:pPr>
        <w:pStyle w:val="ListParagraph"/>
      </w:pPr>
      <w:r w:rsidRPr="0095346A">
        <w:t xml:space="preserve">have a proven underlying endocrine disturbance resulting in hirsutism (for example, polycystic ovary syndrome </w:t>
      </w:r>
      <w:r w:rsidR="00A957AC">
        <w:t>(</w:t>
      </w:r>
      <w:r w:rsidRPr="0095346A">
        <w:t>PCOS</w:t>
      </w:r>
      <w:r w:rsidR="00A957AC">
        <w:t>)</w:t>
      </w:r>
      <w:r w:rsidR="00A957AC" w:rsidRPr="0095346A">
        <w:t>)</w:t>
      </w:r>
    </w:p>
    <w:p w14:paraId="6CFBF37F" w14:textId="6D6A94BE" w:rsidR="0095346A" w:rsidRPr="0095346A" w:rsidRDefault="0095346A" w:rsidP="0095346A">
      <w:pPr>
        <w:pStyle w:val="ListParagraph"/>
      </w:pPr>
      <w:r w:rsidRPr="0095346A">
        <w:t>are undergoing treatment for pilonidal sinuses to reduce recurrence</w:t>
      </w:r>
    </w:p>
    <w:p w14:paraId="18B93A23" w14:textId="74E94C78" w:rsidR="0095346A" w:rsidRPr="00937CAF" w:rsidRDefault="0095346A" w:rsidP="0095346A">
      <w:pPr>
        <w:pStyle w:val="ListParagraph"/>
      </w:pPr>
      <w:r w:rsidRPr="0095346A">
        <w:t>have hirsutism</w:t>
      </w:r>
      <w:r w:rsidRPr="00937CAF">
        <w:t xml:space="preserve"> leading to significant psychological impairment.</w:t>
      </w:r>
      <w:r w:rsidR="00F16EAC">
        <w:fldChar w:fldCharType="begin"/>
      </w:r>
      <w:r w:rsidR="00F16EAC">
        <w:instrText xml:space="preserve"> ADDIN EN.CITE &lt;EndNote&gt;&lt;Cite&gt;&lt;Author&gt;NHS Modernisation Agency&lt;/Author&gt;&lt;Year&gt;2006&lt;/Year&gt;&lt;RecNum&gt;57&lt;/RecNum&gt;&lt;DisplayText&gt;&lt;style face="superscript"&gt;2&lt;/style&gt;&lt;/DisplayText&gt;&lt;record&gt;&lt;rec-number&gt;57&lt;/rec-number&gt;&lt;foreign-keys&gt;&lt;key app="EN" db-id="stvez5e2sapt2bew9xq590519pafee25rxvp" timestamp="1740649921"&gt;57&lt;/key&gt;&lt;/foreign-keys&gt;&lt;ref-type name="Web Page"&gt;12&lt;/ref-type&gt;&lt;contributors&gt;&lt;authors&gt;&lt;author&gt;NHS Modernisation Agency,&lt;/author&gt;&lt;author&gt;British Association of Plastic Reconstructive and Aesthetic Surgeons, &lt;/author&gt;&lt;/authors&gt;&lt;/contributors&gt;&lt;titles&gt;&lt;title&gt;Information for Commissioners of Plastic Surgery Services&lt;/title&gt;&lt;/titles&gt;&lt;dates&gt;&lt;year&gt;2006&lt;/year&gt;&lt;/dates&gt;&lt;urls&gt;&lt;related-urls&gt;&lt;url&gt;https://www.bapras.org.uk/docs/default-source/commissioning-and-policy/information-for-commissioners-of-plastic-surgery-services.pdf&lt;/url&gt;&lt;/related-urls&gt;&lt;/urls&gt;&lt;custom2&gt;2025 May 08&lt;/custom2&gt;&lt;/record&gt;&lt;/Cite&gt;&lt;/EndNote&gt;</w:instrText>
      </w:r>
      <w:r w:rsidR="00F16EAC">
        <w:fldChar w:fldCharType="separate"/>
      </w:r>
      <w:r w:rsidR="00F16EAC" w:rsidRPr="00F16EAC">
        <w:rPr>
          <w:noProof/>
          <w:vertAlign w:val="superscript"/>
        </w:rPr>
        <w:t>2</w:t>
      </w:r>
      <w:r w:rsidR="00F16EAC">
        <w:fldChar w:fldCharType="end"/>
      </w:r>
    </w:p>
    <w:p w14:paraId="14F812E1" w14:textId="24176D81" w:rsidR="0095346A" w:rsidRPr="008B0ECF" w:rsidRDefault="0095346A" w:rsidP="0095346A">
      <w:r w:rsidRPr="008B0ECF">
        <w:lastRenderedPageBreak/>
        <w:t>The Endocrine Society 2018 clinical practice guideline on evaluation and treatment of hirsutism in premenopausal women advises starting with pharmacological therapy for most women with patient-important hirsutism despite cosmetic measures.</w:t>
      </w:r>
      <w:r w:rsidR="00316DA1">
        <w:fldChar w:fldCharType="begin"/>
      </w:r>
      <w:r w:rsidR="00316DA1">
        <w:instrText xml:space="preserve"> ADDIN EN.CITE &lt;EndNote&gt;&lt;Cite&gt;&lt;Author&gt;Martin&lt;/Author&gt;&lt;Year&gt;2018&lt;/Year&gt;&lt;RecNum&gt;59&lt;/RecNum&gt;&lt;DisplayText&gt;&lt;style face="superscript"&gt;3&lt;/style&gt;&lt;/DisplayText&gt;&lt;record&gt;&lt;rec-number&gt;59&lt;/rec-number&gt;&lt;foreign-keys&gt;&lt;key app="EN" db-id="stvez5e2sapt2bew9xq590519pafee25rxvp" timestamp="1740652922"&gt;59&lt;/key&gt;&lt;/foreign-keys&gt;&lt;ref-type name="Journal Article"&gt;17&lt;/ref-type&gt;&lt;contributors&gt;&lt;authors&gt;&lt;author&gt;Martin, Kathryn A.&lt;/author&gt;&lt;author&gt;Anderson, R. Rox&lt;/author&gt;&lt;author&gt;Chang, R. Jeffrey&lt;/author&gt;&lt;author&gt;Ehrmann, David A.&lt;/author&gt;&lt;author&gt;Lobo, Rogerio A.&lt;/author&gt;&lt;author&gt;Murad, M. Hassan&lt;/author&gt;&lt;author&gt;Pugeat, Michel M.&lt;/author&gt;&lt;author&gt;Rosenfield, Robert L.&lt;/author&gt;&lt;/authors&gt;&lt;/contributors&gt;&lt;titles&gt;&lt;title&gt;Evaluation and Treatment of Hirsutism in Premenopausal Women: An Endocrine Society* Clinical Practice Guideline&lt;/title&gt;&lt;secondary-title&gt;The Journal of Clinical Endocrinology &amp;amp;amp; Metabolism&lt;/secondary-title&gt;&lt;/titles&gt;&lt;periodical&gt;&lt;full-title&gt;The Journal of Clinical Endocrinology &amp;amp;amp; Metabolism&lt;/full-title&gt;&lt;/periodical&gt;&lt;pages&gt;1233-1257&lt;/pages&gt;&lt;volume&gt;103&lt;/volume&gt;&lt;number&gt;4&lt;/number&gt;&lt;dates&gt;&lt;year&gt;2018&lt;/year&gt;&lt;/dates&gt;&lt;publisher&gt;The Endocrine Society&lt;/publisher&gt;&lt;isbn&gt;0021-972X&lt;/isbn&gt;&lt;urls&gt;&lt;related-urls&gt;&lt;url&gt;https://dx.doi.org/10.1210/jc.2018-00241&lt;/url&gt;&lt;/related-urls&gt;&lt;/urls&gt;&lt;electronic-resource-num&gt;10.1210/jc.2018-00241&lt;/electronic-resource-num&gt;&lt;/record&gt;&lt;/Cite&gt;&lt;/EndNote&gt;</w:instrText>
      </w:r>
      <w:r w:rsidR="00316DA1">
        <w:fldChar w:fldCharType="separate"/>
      </w:r>
      <w:r w:rsidR="00316DA1" w:rsidRPr="00316DA1">
        <w:rPr>
          <w:noProof/>
          <w:vertAlign w:val="superscript"/>
        </w:rPr>
        <w:t>3</w:t>
      </w:r>
      <w:r w:rsidR="00316DA1">
        <w:fldChar w:fldCharType="end"/>
      </w:r>
      <w:r w:rsidRPr="008B0ECF">
        <w:t xml:space="preserve"> For women who then desire additional cosmetic benefit, they suggest adding direct hair removal methods, including laser surgery. For </w:t>
      </w:r>
      <w:r>
        <w:t>women who are diagnosed as obese</w:t>
      </w:r>
      <w:r w:rsidRPr="008B0ECF">
        <w:t xml:space="preserve">, including those with </w:t>
      </w:r>
      <w:r>
        <w:t>PCOS</w:t>
      </w:r>
      <w:r w:rsidRPr="008B0ECF">
        <w:t>, th</w:t>
      </w:r>
      <w:r>
        <w:t>e</w:t>
      </w:r>
      <w:r w:rsidRPr="008B0ECF">
        <w:t xml:space="preserve"> guideline </w:t>
      </w:r>
      <w:r>
        <w:t xml:space="preserve">also </w:t>
      </w:r>
      <w:r w:rsidRPr="008B0ECF">
        <w:t>recommends lifestyle changes.</w:t>
      </w:r>
    </w:p>
    <w:p w14:paraId="0BF90421" w14:textId="1310013D" w:rsidR="0095346A" w:rsidRPr="002C3689" w:rsidRDefault="0095346A" w:rsidP="0095346A">
      <w:r w:rsidRPr="002C3689">
        <w:t>The Society of Obstetricians and Gynaecologists of Canada 2017 clinical practice guideline on evaluation and treatment of hirsutism</w:t>
      </w:r>
      <w:r>
        <w:t xml:space="preserve"> include summary statements and recommendations, including the following.</w:t>
      </w:r>
    </w:p>
    <w:p w14:paraId="6B2016EA" w14:textId="3DF475ED" w:rsidR="0095346A" w:rsidRPr="003E2BAB" w:rsidRDefault="0095346A" w:rsidP="003E2BAB">
      <w:pPr>
        <w:pStyle w:val="ListParagraph"/>
      </w:pPr>
      <w:r w:rsidRPr="008020F5">
        <w:t>The Ferriman-</w:t>
      </w:r>
      <w:r w:rsidRPr="003E2BAB">
        <w:t xml:space="preserve">Gallwey score can be used in the assessment of hirsutism to help quantify the problem and help assess </w:t>
      </w:r>
      <w:r w:rsidR="00A957AC">
        <w:t xml:space="preserve">the </w:t>
      </w:r>
      <w:r w:rsidRPr="003E2BAB">
        <w:t xml:space="preserve">response to treatment. A score </w:t>
      </w:r>
      <w:r w:rsidR="00B02D79">
        <w:t xml:space="preserve">of </w:t>
      </w:r>
      <w:r w:rsidRPr="003E2BAB">
        <w:t xml:space="preserve">8 </w:t>
      </w:r>
      <w:r w:rsidR="00B02D79">
        <w:t xml:space="preserve">or more </w:t>
      </w:r>
      <w:r w:rsidRPr="003E2BAB">
        <w:t xml:space="preserve">represents excessive hair growth, with mild hirsutism </w:t>
      </w:r>
      <w:r w:rsidR="00B02D79">
        <w:t xml:space="preserve">less than </w:t>
      </w:r>
      <w:r w:rsidRPr="003E2BAB">
        <w:t>15, moderate 16 to 25</w:t>
      </w:r>
      <w:r w:rsidR="00B85C60">
        <w:t xml:space="preserve"> and</w:t>
      </w:r>
      <w:r w:rsidRPr="003E2BAB">
        <w:t xml:space="preserve"> severe </w:t>
      </w:r>
      <w:r w:rsidR="00B22BAE">
        <w:t xml:space="preserve">is more than </w:t>
      </w:r>
      <w:r w:rsidRPr="003E2BAB">
        <w:t>25.</w:t>
      </w:r>
    </w:p>
    <w:p w14:paraId="491C004D" w14:textId="39197E37" w:rsidR="0095346A" w:rsidRPr="003E2BAB" w:rsidRDefault="0095346A" w:rsidP="003E2BAB">
      <w:pPr>
        <w:pStyle w:val="ListParagraph"/>
      </w:pPr>
      <w:r w:rsidRPr="003E2BAB">
        <w:t xml:space="preserve">Referral for evaluation by an endocrinologist or reproductive endocrinologist is indicated in the presence of the following: virilisation; serum testosterone or dehydroepiandrosterone sulphate levels more than twice the upper limit of normal; signs or symptoms of Cushing's syndrome; </w:t>
      </w:r>
      <w:r w:rsidR="001855CD">
        <w:t xml:space="preserve">or </w:t>
      </w:r>
      <w:r w:rsidRPr="003E2BAB">
        <w:t xml:space="preserve">early menstrual phase serum 17-hydroxyprogesterone levels </w:t>
      </w:r>
      <w:r w:rsidR="00081090">
        <w:t xml:space="preserve">greater than </w:t>
      </w:r>
      <w:r w:rsidRPr="003E2BAB">
        <w:t>6 nmol/L.</w:t>
      </w:r>
    </w:p>
    <w:p w14:paraId="52445606" w14:textId="77777777" w:rsidR="0095346A" w:rsidRPr="003E2BAB" w:rsidRDefault="0095346A" w:rsidP="003E2BAB">
      <w:pPr>
        <w:pStyle w:val="ListParagraph"/>
      </w:pPr>
      <w:r w:rsidRPr="003E2BAB">
        <w:t>The most effective therapy for hirsutism is multimodal and combines physical hair removal techniques and medical therapies.</w:t>
      </w:r>
    </w:p>
    <w:p w14:paraId="22A50C08" w14:textId="0745AC18" w:rsidR="0095346A" w:rsidRPr="00DB4746" w:rsidRDefault="0095346A" w:rsidP="003E2BAB">
      <w:pPr>
        <w:pStyle w:val="ListParagraph"/>
        <w:rPr>
          <w:rFonts w:eastAsia="Times New Roman"/>
          <w:b/>
          <w:bCs/>
          <w:kern w:val="0"/>
          <w14:ligatures w14:val="none"/>
        </w:rPr>
      </w:pPr>
      <w:r w:rsidRPr="003E2BAB">
        <w:t>Mechanical hair removal or topical therapy can be offered as first-line therapy or as an adjuvant to medical</w:t>
      </w:r>
      <w:r w:rsidRPr="00F13D7F">
        <w:rPr>
          <w:rFonts w:eastAsia="Times New Roman"/>
          <w:kern w:val="0"/>
          <w14:ligatures w14:val="none"/>
        </w:rPr>
        <w:t xml:space="preserve"> therapy</w:t>
      </w:r>
      <w:r w:rsidRPr="00DB4746">
        <w:rPr>
          <w:rFonts w:eastAsia="Times New Roman"/>
          <w:kern w:val="0"/>
          <w14:ligatures w14:val="none"/>
        </w:rPr>
        <w:t>.</w:t>
      </w:r>
      <w:r w:rsidR="001707C2">
        <w:rPr>
          <w:rFonts w:eastAsia="Times New Roman"/>
          <w:kern w:val="0"/>
          <w14:ligatures w14:val="none"/>
        </w:rPr>
        <w:fldChar w:fldCharType="begin"/>
      </w:r>
      <w:r w:rsidR="001707C2">
        <w:rPr>
          <w:rFonts w:eastAsia="Times New Roman"/>
          <w:kern w:val="0"/>
          <w14:ligatures w14:val="none"/>
        </w:rPr>
        <w:instrText xml:space="preserve"> ADDIN EN.CITE &lt;EndNote&gt;&lt;Cite&gt;&lt;Author&gt;Martin&lt;/Author&gt;&lt;Year&gt;2018&lt;/Year&gt;&lt;RecNum&gt;59&lt;/RecNum&gt;&lt;DisplayText&gt;&lt;style face="superscript"&gt;3&lt;/style&gt;&lt;/DisplayText&gt;&lt;record&gt;&lt;rec-number&gt;59&lt;/rec-number&gt;&lt;foreign-keys&gt;&lt;key app="EN" db-id="stvez5e2sapt2bew9xq590519pafee25rxvp" timestamp="1740652922"&gt;59&lt;/key&gt;&lt;/foreign-keys&gt;&lt;ref-type name="Journal Article"&gt;17&lt;/ref-type&gt;&lt;contributors&gt;&lt;authors&gt;&lt;author&gt;Martin, Kathryn A.&lt;/author&gt;&lt;author&gt;Anderson, R. Rox&lt;/author&gt;&lt;author&gt;Chang, R. Jeffrey&lt;/author&gt;&lt;author&gt;Ehrmann, David A.&lt;/author&gt;&lt;author&gt;Lobo, Rogerio A.&lt;/author&gt;&lt;author&gt;Murad, M. Hassan&lt;/author&gt;&lt;author&gt;Pugeat, Michel M.&lt;/author&gt;&lt;author&gt;Rosenfield, Robert L.&lt;/author&gt;&lt;/authors&gt;&lt;/contributors&gt;&lt;titles&gt;&lt;title&gt;Evaluation and Treatment of Hirsutism in Premenopausal Women: An Endocrine Society* Clinical Practice Guideline&lt;/title&gt;&lt;secondary-title&gt;The Journal of Clinical Endocrinology &amp;amp;amp; Metabolism&lt;/secondary-title&gt;&lt;/titles&gt;&lt;periodical&gt;&lt;full-title&gt;The Journal of Clinical Endocrinology &amp;amp;amp; Metabolism&lt;/full-title&gt;&lt;/periodical&gt;&lt;pages&gt;1233-1257&lt;/pages&gt;&lt;volume&gt;103&lt;/volume&gt;&lt;number&gt;4&lt;/number&gt;&lt;dates&gt;&lt;year&gt;2018&lt;/year&gt;&lt;/dates&gt;&lt;publisher&gt;The Endocrine Society&lt;/publisher&gt;&lt;isbn&gt;0021-972X&lt;/isbn&gt;&lt;urls&gt;&lt;related-urls&gt;&lt;url&gt;https://dx.doi.org/10.1210/jc.2018-00241&lt;/url&gt;&lt;/related-urls&gt;&lt;/urls&gt;&lt;electronic-resource-num&gt;10.1210/jc.2018-00241&lt;/electronic-resource-num&gt;&lt;/record&gt;&lt;/Cite&gt;&lt;/EndNote&gt;</w:instrText>
      </w:r>
      <w:r w:rsidR="001707C2">
        <w:rPr>
          <w:rFonts w:eastAsia="Times New Roman"/>
          <w:kern w:val="0"/>
          <w14:ligatures w14:val="none"/>
        </w:rPr>
        <w:fldChar w:fldCharType="separate"/>
      </w:r>
      <w:r w:rsidR="001707C2" w:rsidRPr="001707C2">
        <w:rPr>
          <w:rFonts w:eastAsia="Times New Roman"/>
          <w:noProof/>
          <w:kern w:val="0"/>
          <w:vertAlign w:val="superscript"/>
          <w14:ligatures w14:val="none"/>
        </w:rPr>
        <w:t>3</w:t>
      </w:r>
      <w:r w:rsidR="001707C2">
        <w:rPr>
          <w:rFonts w:eastAsia="Times New Roman"/>
          <w:kern w:val="0"/>
          <w14:ligatures w14:val="none"/>
        </w:rPr>
        <w:fldChar w:fldCharType="end"/>
      </w:r>
    </w:p>
    <w:p w14:paraId="7E44DB2C" w14:textId="15BA207D" w:rsidR="005C13E1" w:rsidRDefault="005C13E1" w:rsidP="00EB620C">
      <w:pPr>
        <w:pStyle w:val="Heading1"/>
      </w:pPr>
      <w:bookmarkStart w:id="6" w:name="_Toc197691719"/>
      <w:r w:rsidRPr="001636EF">
        <w:t>Benefits</w:t>
      </w:r>
      <w:bookmarkEnd w:id="6"/>
    </w:p>
    <w:p w14:paraId="14EEB8CF" w14:textId="5AB2E34F" w:rsidR="00EC5312" w:rsidRDefault="00EC5312" w:rsidP="00EC5312">
      <w:r w:rsidRPr="001C2BA4">
        <w:t>A 2025 Dyna</w:t>
      </w:r>
      <w:r>
        <w:t>M</w:t>
      </w:r>
      <w:r w:rsidRPr="001C2BA4">
        <w:t xml:space="preserve">ed evidence overview summarises the efficacy of laser surgery for hair removal as </w:t>
      </w:r>
      <w:r>
        <w:t>detailed below.</w:t>
      </w:r>
      <w:r w:rsidR="00F03722">
        <w:fldChar w:fldCharType="begin"/>
      </w:r>
      <w:r w:rsidR="00F03722">
        <w:instrText xml:space="preserve"> ADDIN EN.CITE &lt;EndNote&gt;&lt;Cite&gt;&lt;Author&gt;DynaMed&lt;/Author&gt;&lt;Year&gt;2025&lt;/Year&gt;&lt;RecNum&gt;64&lt;/RecNum&gt;&lt;DisplayText&gt;&lt;style face="superscript"&gt;4&lt;/style&gt;&lt;/DisplayText&gt;&lt;record&gt;&lt;rec-number&gt;64&lt;/rec-number&gt;&lt;foreign-keys&gt;&lt;key app="EN" db-id="stvez5e2sapt2bew9xq590519pafee25rxvp" timestamp="1746694682"&gt;64&lt;/key&gt;&lt;/foreign-keys&gt;&lt;ref-type name="Web Page"&gt;12&lt;/ref-type&gt;&lt;contributors&gt;&lt;authors&gt;&lt;author&gt;DynaMed, &lt;/author&gt;&lt;/authors&gt;&lt;/contributors&gt;&lt;titles&gt;&lt;title&gt;Hair Removal&lt;/title&gt;&lt;/titles&gt;&lt;dates&gt;&lt;year&gt;2025&lt;/year&gt;&lt;/dates&gt;&lt;urls&gt;&lt;related-urls&gt;&lt;url&gt;https://www-dynamed-com.knowledge.idm.oclc.org/procedure/hair-removal&lt;/url&gt;&lt;/related-urls&gt;&lt;/urls&gt;&lt;custom2&gt;2025 May 08 &lt;/custom2&gt;&lt;/record&gt;&lt;/Cite&gt;&lt;/EndNote&gt;</w:instrText>
      </w:r>
      <w:r w:rsidR="00F03722">
        <w:fldChar w:fldCharType="separate"/>
      </w:r>
      <w:r w:rsidR="00F03722" w:rsidRPr="00F03722">
        <w:rPr>
          <w:noProof/>
          <w:vertAlign w:val="superscript"/>
        </w:rPr>
        <w:t>4</w:t>
      </w:r>
      <w:r w:rsidR="00F03722">
        <w:fldChar w:fldCharType="end"/>
      </w:r>
    </w:p>
    <w:p w14:paraId="25349A0B" w14:textId="53895974" w:rsidR="00EC5312" w:rsidRPr="00E85907" w:rsidRDefault="00EC5312" w:rsidP="00E85907">
      <w:pPr>
        <w:pStyle w:val="ListParagraph"/>
      </w:pPr>
      <w:r w:rsidRPr="00EC5312">
        <w:t xml:space="preserve">Overall, </w:t>
      </w:r>
      <w:r w:rsidRPr="00E85907">
        <w:t>the short-term efficacy reportedly ranges from 30</w:t>
      </w:r>
      <w:r w:rsidR="001421E9">
        <w:t> </w:t>
      </w:r>
      <w:r w:rsidRPr="00E85907">
        <w:t>% to 70</w:t>
      </w:r>
      <w:r w:rsidR="001421E9">
        <w:t> </w:t>
      </w:r>
      <w:r w:rsidRPr="00E85907">
        <w:t>% hair reduction up to 6 months after the final treatment.</w:t>
      </w:r>
    </w:p>
    <w:p w14:paraId="6E065E5A" w14:textId="5741A54E" w:rsidR="00EC5312" w:rsidRPr="00E85907" w:rsidRDefault="00EC5312" w:rsidP="00E85907">
      <w:pPr>
        <w:pStyle w:val="ListParagraph"/>
      </w:pPr>
      <w:r w:rsidRPr="00E85907">
        <w:t>Evidence for long</w:t>
      </w:r>
      <w:r w:rsidR="00A957AC">
        <w:t>-</w:t>
      </w:r>
      <w:r w:rsidRPr="00E85907">
        <w:t>term hair removal efficacy beyond 6 months (after multiple sessions) has been demonstrated with the alexandrite laser, the diode laser, and the long-pulsed</w:t>
      </w:r>
      <w:r w:rsidR="00DB2AB5">
        <w:t xml:space="preserve"> </w:t>
      </w:r>
      <w:r w:rsidR="00DB2AB5" w:rsidRPr="00DB2AB5">
        <w:t>neodymium-doped yttrium alumin</w:t>
      </w:r>
      <w:r w:rsidR="00832E7C">
        <w:t>ium</w:t>
      </w:r>
      <w:r w:rsidR="00DB2AB5" w:rsidRPr="00DB2AB5">
        <w:t xml:space="preserve"> garnet</w:t>
      </w:r>
      <w:r w:rsidRPr="00E85907">
        <w:t xml:space="preserve"> </w:t>
      </w:r>
      <w:r w:rsidR="00DB2AB5">
        <w:t>(</w:t>
      </w:r>
      <w:r w:rsidRPr="00E85907">
        <w:t>Nd:YAG</w:t>
      </w:r>
      <w:r w:rsidR="00DB2AB5">
        <w:t>)</w:t>
      </w:r>
      <w:r w:rsidRPr="00E85907">
        <w:t xml:space="preserve"> laser.</w:t>
      </w:r>
    </w:p>
    <w:p w14:paraId="055E920B" w14:textId="0C6F782E" w:rsidR="00EC5312" w:rsidRPr="003A2279" w:rsidRDefault="00EC5312" w:rsidP="00E85907">
      <w:pPr>
        <w:pStyle w:val="ListParagraph"/>
      </w:pPr>
      <w:r w:rsidRPr="00E85907">
        <w:t>Overall outcomes</w:t>
      </w:r>
      <w:r w:rsidRPr="00EC5312">
        <w:t xml:space="preserve"> from long</w:t>
      </w:r>
      <w:r w:rsidR="00A957AC">
        <w:t>-</w:t>
      </w:r>
      <w:r w:rsidRPr="00EC5312">
        <w:t>term studies with these lasers (alexandrite laser, diode laser, and</w:t>
      </w:r>
      <w:r w:rsidRPr="003A2279">
        <w:t xml:space="preserve"> Nd:YAG laser) are highly variable (even among controlled trials) but are reportedly associated with approximately 50</w:t>
      </w:r>
      <w:r w:rsidR="00D740D5">
        <w:t> </w:t>
      </w:r>
      <w:r w:rsidRPr="003A2279">
        <w:t>% hair reduction at 6</w:t>
      </w:r>
      <w:r>
        <w:t>–</w:t>
      </w:r>
      <w:r w:rsidRPr="003A2279">
        <w:t>20 months with repeated treatments.</w:t>
      </w:r>
    </w:p>
    <w:p w14:paraId="1815607A" w14:textId="77777777" w:rsidR="00EC5312" w:rsidRDefault="00EC5312" w:rsidP="00EC5312">
      <w:r w:rsidRPr="001C2BA4">
        <w:t xml:space="preserve">This </w:t>
      </w:r>
      <w:r>
        <w:t xml:space="preserve">DynaMed </w:t>
      </w:r>
      <w:r w:rsidRPr="001C2BA4">
        <w:t xml:space="preserve">overview </w:t>
      </w:r>
      <w:r>
        <w:t>also states that:</w:t>
      </w:r>
    </w:p>
    <w:p w14:paraId="0722EFCE" w14:textId="3330B919" w:rsidR="00EC5312" w:rsidRPr="00D740D5" w:rsidRDefault="00EC5312" w:rsidP="00D740D5">
      <w:pPr>
        <w:pStyle w:val="ListParagraph"/>
      </w:pPr>
      <w:r w:rsidRPr="00D740D5">
        <w:t>effectiveness depends on laser-specific factors (such as laser fluence, spot size, pulse width and duration and wavelength), number of treatments and interval at which they are applied, and individual factors (such as skin type, hair type, ethnicity</w:t>
      </w:r>
      <w:r w:rsidR="00614C11">
        <w:t xml:space="preserve"> and</w:t>
      </w:r>
      <w:r w:rsidRPr="00D740D5">
        <w:t xml:space="preserve"> hormonal status)</w:t>
      </w:r>
    </w:p>
    <w:p w14:paraId="62567040" w14:textId="7269B27A" w:rsidR="00EC5312" w:rsidRPr="00D740D5" w:rsidRDefault="00EC5312" w:rsidP="00D740D5">
      <w:pPr>
        <w:pStyle w:val="ListParagraph"/>
      </w:pPr>
      <w:r w:rsidRPr="00D740D5">
        <w:lastRenderedPageBreak/>
        <w:t xml:space="preserve">lasers with longer wavelengths are associated with less epidermal damage because of poorer absorption and </w:t>
      </w:r>
      <w:r w:rsidR="00CB408D">
        <w:t xml:space="preserve">are </w:t>
      </w:r>
      <w:r w:rsidRPr="00D740D5">
        <w:t>considered best for darker skin types</w:t>
      </w:r>
    </w:p>
    <w:p w14:paraId="291D2CDB" w14:textId="54FC30DB" w:rsidR="00EC5312" w:rsidRPr="00D740D5" w:rsidRDefault="00EC5312" w:rsidP="00D740D5">
      <w:pPr>
        <w:pStyle w:val="ListParagraph"/>
      </w:pPr>
      <w:r w:rsidRPr="00D740D5">
        <w:t xml:space="preserve">use of a lower fluence decreases side effects but requires </w:t>
      </w:r>
      <w:r w:rsidR="00CB408D">
        <w:t xml:space="preserve">a </w:t>
      </w:r>
      <w:r w:rsidRPr="00D740D5">
        <w:t>higher repetition rate</w:t>
      </w:r>
    </w:p>
    <w:p w14:paraId="5F4E8CB9" w14:textId="620E7591" w:rsidR="00EC5312" w:rsidRPr="00263FB4" w:rsidRDefault="00EC5312" w:rsidP="00D740D5">
      <w:pPr>
        <w:pStyle w:val="ListParagraph"/>
      </w:pPr>
      <w:r w:rsidRPr="00D740D5">
        <w:t>characteristics</w:t>
      </w:r>
      <w:r w:rsidRPr="00EC5312">
        <w:t xml:space="preserve"> better suited</w:t>
      </w:r>
      <w:r w:rsidRPr="00263FB4">
        <w:t xml:space="preserve"> for laser treatment include dark, thick terminal hairs, light</w:t>
      </w:r>
      <w:r w:rsidR="009D5F9C">
        <w:t xml:space="preserve"> or </w:t>
      </w:r>
      <w:r w:rsidRPr="00263FB4">
        <w:t>fair skin</w:t>
      </w:r>
      <w:r w:rsidR="00782A4B">
        <w:t xml:space="preserve"> and</w:t>
      </w:r>
      <w:r w:rsidRPr="00263FB4">
        <w:t xml:space="preserve"> a physiologically normal hormonal status.</w:t>
      </w:r>
      <w:r w:rsidR="00573F60">
        <w:fldChar w:fldCharType="begin"/>
      </w:r>
      <w:r w:rsidR="00573F60">
        <w:instrText xml:space="preserve"> ADDIN EN.CITE &lt;EndNote&gt;&lt;Cite&gt;&lt;Author&gt;DynaMed&lt;/Author&gt;&lt;Year&gt;2025&lt;/Year&gt;&lt;RecNum&gt;64&lt;/RecNum&gt;&lt;DisplayText&gt;&lt;style face="superscript"&gt;4&lt;/style&gt;&lt;/DisplayText&gt;&lt;record&gt;&lt;rec-number&gt;64&lt;/rec-number&gt;&lt;foreign-keys&gt;&lt;key app="EN" db-id="stvez5e2sapt2bew9xq590519pafee25rxvp" timestamp="1746694682"&gt;64&lt;/key&gt;&lt;/foreign-keys&gt;&lt;ref-type name="Web Page"&gt;12&lt;/ref-type&gt;&lt;contributors&gt;&lt;authors&gt;&lt;author&gt;DynaMed, &lt;/author&gt;&lt;/authors&gt;&lt;/contributors&gt;&lt;titles&gt;&lt;title&gt;Hair Removal&lt;/title&gt;&lt;/titles&gt;&lt;dates&gt;&lt;year&gt;2025&lt;/year&gt;&lt;/dates&gt;&lt;urls&gt;&lt;related-urls&gt;&lt;url&gt;https://www-dynamed-com.knowledge.idm.oclc.org/procedure/hair-removal&lt;/url&gt;&lt;/related-urls&gt;&lt;/urls&gt;&lt;custom2&gt;2025 May 08 &lt;/custom2&gt;&lt;/record&gt;&lt;/Cite&gt;&lt;/EndNote&gt;</w:instrText>
      </w:r>
      <w:r w:rsidR="00573F60">
        <w:fldChar w:fldCharType="separate"/>
      </w:r>
      <w:r w:rsidR="00573F60" w:rsidRPr="00573F60">
        <w:rPr>
          <w:noProof/>
          <w:vertAlign w:val="superscript"/>
        </w:rPr>
        <w:t>4</w:t>
      </w:r>
      <w:r w:rsidR="00573F60">
        <w:fldChar w:fldCharType="end"/>
      </w:r>
    </w:p>
    <w:p w14:paraId="2EA746FD" w14:textId="61E9B8C7" w:rsidR="00CC61AD" w:rsidRDefault="00C55E99" w:rsidP="00EB620C">
      <w:pPr>
        <w:pStyle w:val="Heading1"/>
      </w:pPr>
      <w:bookmarkStart w:id="7" w:name="_Toc197691720"/>
      <w:r w:rsidRPr="001636EF">
        <w:t>Risks</w:t>
      </w:r>
      <w:r w:rsidR="00CC61AD" w:rsidRPr="001636EF">
        <w:t xml:space="preserve"> </w:t>
      </w:r>
      <w:r w:rsidR="00EA49A9">
        <w:t>and cautions</w:t>
      </w:r>
      <w:bookmarkEnd w:id="7"/>
    </w:p>
    <w:p w14:paraId="40BB6A0B" w14:textId="0A1F9DEE" w:rsidR="00AD3FC5" w:rsidRDefault="00AD3FC5" w:rsidP="00AD3FC5">
      <w:r w:rsidRPr="001C2BA4">
        <w:t>The Dyna</w:t>
      </w:r>
      <w:r>
        <w:t>M</w:t>
      </w:r>
      <w:r w:rsidRPr="001C2BA4">
        <w:t>ed evidence overview</w:t>
      </w:r>
      <w:r>
        <w:t xml:space="preserve"> makes the following statements.</w:t>
      </w:r>
      <w:r w:rsidR="00573F60">
        <w:fldChar w:fldCharType="begin"/>
      </w:r>
      <w:r w:rsidR="00573F60">
        <w:instrText xml:space="preserve"> ADDIN EN.CITE &lt;EndNote&gt;&lt;Cite&gt;&lt;Author&gt;DynaMed&lt;/Author&gt;&lt;Year&gt;2025&lt;/Year&gt;&lt;RecNum&gt;64&lt;/RecNum&gt;&lt;DisplayText&gt;&lt;style face="superscript"&gt;4&lt;/style&gt;&lt;/DisplayText&gt;&lt;record&gt;&lt;rec-number&gt;64&lt;/rec-number&gt;&lt;foreign-keys&gt;&lt;key app="EN" db-id="stvez5e2sapt2bew9xq590519pafee25rxvp" timestamp="1746694682"&gt;64&lt;/key&gt;&lt;/foreign-keys&gt;&lt;ref-type name="Web Page"&gt;12&lt;/ref-type&gt;&lt;contributors&gt;&lt;authors&gt;&lt;author&gt;DynaMed, &lt;/author&gt;&lt;/authors&gt;&lt;/contributors&gt;&lt;titles&gt;&lt;title&gt;Hair Removal&lt;/title&gt;&lt;/titles&gt;&lt;dates&gt;&lt;year&gt;2025&lt;/year&gt;&lt;/dates&gt;&lt;urls&gt;&lt;related-urls&gt;&lt;url&gt;https://www-dynamed-com.knowledge.idm.oclc.org/procedure/hair-removal&lt;/url&gt;&lt;/related-urls&gt;&lt;/urls&gt;&lt;custom2&gt;2025 May 08 &lt;/custom2&gt;&lt;/record&gt;&lt;/Cite&gt;&lt;/EndNote&gt;</w:instrText>
      </w:r>
      <w:r w:rsidR="00573F60">
        <w:fldChar w:fldCharType="separate"/>
      </w:r>
      <w:r w:rsidR="00573F60" w:rsidRPr="00573F60">
        <w:rPr>
          <w:noProof/>
          <w:vertAlign w:val="superscript"/>
        </w:rPr>
        <w:t>4</w:t>
      </w:r>
      <w:r w:rsidR="00573F60">
        <w:fldChar w:fldCharType="end"/>
      </w:r>
    </w:p>
    <w:p w14:paraId="70E009A0" w14:textId="0DFEF1F0" w:rsidR="00AD3FC5" w:rsidRPr="00AD3FC5" w:rsidRDefault="00AD3FC5" w:rsidP="00AD3FC5">
      <w:pPr>
        <w:pStyle w:val="ListParagraph"/>
      </w:pPr>
      <w:r w:rsidRPr="00AD3FC5">
        <w:t xml:space="preserve">Paradoxical hypertrichosis is possible, owing to </w:t>
      </w:r>
      <w:r w:rsidR="00CB408D">
        <w:t xml:space="preserve">the </w:t>
      </w:r>
      <w:r w:rsidRPr="00AD3FC5">
        <w:t xml:space="preserve">potential for laser treatment to stimulate growth of hair follicles. It recommends considering performing the procedure on a test spot if </w:t>
      </w:r>
      <w:r w:rsidR="00CB408D">
        <w:t xml:space="preserve">of </w:t>
      </w:r>
      <w:r w:rsidRPr="00AD3FC5">
        <w:t>significant concern.</w:t>
      </w:r>
    </w:p>
    <w:p w14:paraId="5DDE32F6" w14:textId="346DA2E7" w:rsidR="00AD3FC5" w:rsidRPr="004207EE" w:rsidRDefault="00AD3FC5" w:rsidP="00AD3FC5">
      <w:pPr>
        <w:pStyle w:val="ListParagraph"/>
      </w:pPr>
      <w:r w:rsidRPr="00AD3FC5">
        <w:t>Conversion</w:t>
      </w:r>
      <w:r w:rsidRPr="004207EE">
        <w:t xml:space="preserve"> of vellus hairs to terminal hairs following laser treatment is reported in 10</w:t>
      </w:r>
      <w:r w:rsidR="0056157B">
        <w:t> </w:t>
      </w:r>
      <w:r w:rsidRPr="004207EE">
        <w:t>% of those treated overall, including in:</w:t>
      </w:r>
    </w:p>
    <w:p w14:paraId="305600AD" w14:textId="6D0F356F" w:rsidR="00AD3FC5" w:rsidRPr="001C2BA4" w:rsidRDefault="00AD3FC5" w:rsidP="00DA141F">
      <w:pPr>
        <w:pStyle w:val="ListParagraph"/>
        <w:numPr>
          <w:ilvl w:val="0"/>
          <w:numId w:val="43"/>
        </w:numPr>
      </w:pPr>
      <w:r w:rsidRPr="001C2BA4">
        <w:t>27</w:t>
      </w:r>
      <w:r w:rsidR="0056157B">
        <w:t> </w:t>
      </w:r>
      <w:r w:rsidRPr="001C2BA4">
        <w:t>% of patients with Nd:YAG lasers</w:t>
      </w:r>
    </w:p>
    <w:p w14:paraId="6E64C99B" w14:textId="7B81C208" w:rsidR="00AD3FC5" w:rsidRPr="001C2BA4" w:rsidRDefault="00AD3FC5" w:rsidP="00DA141F">
      <w:pPr>
        <w:pStyle w:val="ListParagraph"/>
        <w:numPr>
          <w:ilvl w:val="0"/>
          <w:numId w:val="43"/>
        </w:numPr>
      </w:pPr>
      <w:r w:rsidRPr="001C2BA4">
        <w:t>12</w:t>
      </w:r>
      <w:r w:rsidR="0056157B">
        <w:t> </w:t>
      </w:r>
      <w:r w:rsidRPr="001C2BA4">
        <w:t>% of patients with alexandrite lasers</w:t>
      </w:r>
    </w:p>
    <w:p w14:paraId="2B973A91" w14:textId="3BFD9D86" w:rsidR="00AD3FC5" w:rsidRDefault="00AD3FC5" w:rsidP="00DA141F">
      <w:pPr>
        <w:pStyle w:val="ListParagraph"/>
        <w:numPr>
          <w:ilvl w:val="0"/>
          <w:numId w:val="43"/>
        </w:numPr>
      </w:pPr>
      <w:r w:rsidRPr="001C2BA4">
        <w:t>3</w:t>
      </w:r>
      <w:r w:rsidR="0056157B">
        <w:t> </w:t>
      </w:r>
      <w:r w:rsidRPr="001C2BA4">
        <w:t>% of patients with diode lasers.</w:t>
      </w:r>
    </w:p>
    <w:p w14:paraId="63AE9EDF" w14:textId="77777777" w:rsidR="00AD3FC5" w:rsidRPr="00754421" w:rsidRDefault="00AD3FC5" w:rsidP="00AD3FC5">
      <w:pPr>
        <w:pStyle w:val="ListParagraph"/>
      </w:pPr>
      <w:r w:rsidRPr="00754421">
        <w:t>Development of terminal hair in regions where vellus hair grew previously has also been reported in some cases following intense pulsed light (IPL) treatment.</w:t>
      </w:r>
    </w:p>
    <w:p w14:paraId="3D11B4D1" w14:textId="77777777" w:rsidR="00AD3FC5" w:rsidRPr="001C2BA4" w:rsidRDefault="00AD3FC5" w:rsidP="00AD3FC5">
      <w:pPr>
        <w:pStyle w:val="ListParagraph"/>
      </w:pPr>
      <w:r w:rsidRPr="001C2BA4">
        <w:t xml:space="preserve">Extra caution is advised when performing laser hair removal in the periocular region </w:t>
      </w:r>
      <w:r>
        <w:t>because of</w:t>
      </w:r>
      <w:r w:rsidRPr="001C2BA4">
        <w:t xml:space="preserve"> potential risk for adverse effects (such as cataracts or iris atrophy); </w:t>
      </w:r>
      <w:r>
        <w:t>an</w:t>
      </w:r>
      <w:r w:rsidRPr="001C2BA4">
        <w:t xml:space="preserve"> ocular shield should be considered if hair removal </w:t>
      </w:r>
      <w:r>
        <w:t xml:space="preserve">is </w:t>
      </w:r>
      <w:r w:rsidRPr="001C2BA4">
        <w:t>required.</w:t>
      </w:r>
    </w:p>
    <w:p w14:paraId="6B528DAA" w14:textId="77777777" w:rsidR="00AD3FC5" w:rsidRPr="001C2BA4" w:rsidRDefault="00AD3FC5" w:rsidP="00AD3FC5">
      <w:r w:rsidRPr="001C2BA4">
        <w:t>The Dyna</w:t>
      </w:r>
      <w:r>
        <w:t>M</w:t>
      </w:r>
      <w:r w:rsidRPr="001C2BA4">
        <w:t>ed overview</w:t>
      </w:r>
      <w:r>
        <w:t xml:space="preserve"> </w:t>
      </w:r>
      <w:r w:rsidRPr="001C2BA4">
        <w:t>emphasises that:</w:t>
      </w:r>
    </w:p>
    <w:p w14:paraId="5911A77F" w14:textId="11DE2707" w:rsidR="00AD3FC5" w:rsidRPr="001C2BA4" w:rsidRDefault="00AD3FC5" w:rsidP="00AD3FC5">
      <w:pPr>
        <w:pStyle w:val="ListParagraph"/>
      </w:pPr>
      <w:r w:rsidRPr="001C2BA4">
        <w:t>lasers are considerably less effective or ineffective for thin vellus hairs and for white, grey, yellow</w:t>
      </w:r>
      <w:r w:rsidR="00782A4B">
        <w:t xml:space="preserve"> or</w:t>
      </w:r>
      <w:r w:rsidRPr="001C2BA4">
        <w:t xml:space="preserve"> red hairs</w:t>
      </w:r>
    </w:p>
    <w:p w14:paraId="15538CFB" w14:textId="3629CFF3" w:rsidR="00AD3FC5" w:rsidRPr="001C2BA4" w:rsidRDefault="00AD3FC5" w:rsidP="00AD3FC5">
      <w:pPr>
        <w:pStyle w:val="ListParagraph"/>
      </w:pPr>
      <w:r w:rsidRPr="001C2BA4">
        <w:t>darker skin types (Fitzpatrick skin phototypes III to VI) are more susceptible to adverse effects</w:t>
      </w:r>
    </w:p>
    <w:p w14:paraId="4154247E" w14:textId="2B624432" w:rsidR="00AD3FC5" w:rsidRPr="001C2BA4" w:rsidRDefault="00AD3FC5" w:rsidP="00AD3FC5">
      <w:pPr>
        <w:pStyle w:val="ListParagraph"/>
      </w:pPr>
      <w:r w:rsidRPr="001C2BA4">
        <w:t xml:space="preserve">paradoxical hypertrichosis more commonly occurs in patients of Mediterranean ethnicities or with darker skin tones and has been reported with the use of low fluences and laser wavelengths </w:t>
      </w:r>
      <w:r w:rsidR="00CB408D">
        <w:t>ra</w:t>
      </w:r>
      <w:r w:rsidR="00CB408D" w:rsidRPr="001C2BA4">
        <w:t xml:space="preserve">ther </w:t>
      </w:r>
      <w:r w:rsidRPr="001C2BA4">
        <w:t>than the Nd:YAG (1064-nm) laser</w:t>
      </w:r>
    </w:p>
    <w:p w14:paraId="5408CF29" w14:textId="45B8D8FE" w:rsidR="00AD3FC5" w:rsidRPr="001C2BA4" w:rsidRDefault="00AD3FC5" w:rsidP="00AD3FC5">
      <w:pPr>
        <w:pStyle w:val="ListParagraph"/>
      </w:pPr>
      <w:r w:rsidRPr="001C2BA4">
        <w:t xml:space="preserve">IPL devices are also associated with higher rates of adverse effects in </w:t>
      </w:r>
      <w:r>
        <w:t>darker skin types</w:t>
      </w:r>
      <w:r w:rsidRPr="001C2BA4">
        <w:t>.</w:t>
      </w:r>
      <w:r w:rsidR="00CC2D3A">
        <w:fldChar w:fldCharType="begin"/>
      </w:r>
      <w:r w:rsidR="00CC2D3A">
        <w:instrText xml:space="preserve"> ADDIN EN.CITE &lt;EndNote&gt;&lt;Cite&gt;&lt;Author&gt;DynaMed&lt;/Author&gt;&lt;Year&gt;2025&lt;/Year&gt;&lt;RecNum&gt;64&lt;/RecNum&gt;&lt;DisplayText&gt;&lt;style face="superscript"&gt;4&lt;/style&gt;&lt;/DisplayText&gt;&lt;record&gt;&lt;rec-number&gt;64&lt;/rec-number&gt;&lt;foreign-keys&gt;&lt;key app="EN" db-id="stvez5e2sapt2bew9xq590519pafee25rxvp" timestamp="1746694682"&gt;64&lt;/key&gt;&lt;/foreign-keys&gt;&lt;ref-type name="Web Page"&gt;12&lt;/ref-type&gt;&lt;contributors&gt;&lt;authors&gt;&lt;author&gt;DynaMed, &lt;/author&gt;&lt;/authors&gt;&lt;/contributors&gt;&lt;titles&gt;&lt;title&gt;Hair Removal&lt;/title&gt;&lt;/titles&gt;&lt;dates&gt;&lt;year&gt;2025&lt;/year&gt;&lt;/dates&gt;&lt;urls&gt;&lt;related-urls&gt;&lt;url&gt;https://www-dynamed-com.knowledge.idm.oclc.org/procedure/hair-removal&lt;/url&gt;&lt;/related-urls&gt;&lt;/urls&gt;&lt;custom2&gt;2025 May 08 &lt;/custom2&gt;&lt;/record&gt;&lt;/Cite&gt;&lt;/EndNote&gt;</w:instrText>
      </w:r>
      <w:r w:rsidR="00CC2D3A">
        <w:fldChar w:fldCharType="separate"/>
      </w:r>
      <w:r w:rsidR="00CC2D3A" w:rsidRPr="00CC2D3A">
        <w:rPr>
          <w:noProof/>
          <w:vertAlign w:val="superscript"/>
        </w:rPr>
        <w:t>4</w:t>
      </w:r>
      <w:r w:rsidR="00CC2D3A">
        <w:fldChar w:fldCharType="end"/>
      </w:r>
    </w:p>
    <w:p w14:paraId="71004C7B" w14:textId="3FC477DF" w:rsidR="00AD3FC5" w:rsidRPr="00E3091B" w:rsidRDefault="00AD3FC5" w:rsidP="00A3307D">
      <w:r w:rsidRPr="00E3091B">
        <w:t>The Society of Obstetricians and Gynaecologists of Canada 2017 clinical practice guideline</w:t>
      </w:r>
      <w:r w:rsidRPr="00E3091B">
        <w:rPr>
          <w:vertAlign w:val="superscript"/>
        </w:rPr>
        <w:t xml:space="preserve"> </w:t>
      </w:r>
      <w:r w:rsidRPr="00E3091B">
        <w:t xml:space="preserve">notes that </w:t>
      </w:r>
      <w:r>
        <w:t>while</w:t>
      </w:r>
      <w:r w:rsidRPr="00E3091B">
        <w:t xml:space="preserve"> adolescents may present with hirsutism, the diagnosis of </w:t>
      </w:r>
      <w:r>
        <w:t xml:space="preserve">PCOS </w:t>
      </w:r>
      <w:r w:rsidRPr="00E3091B">
        <w:t>in these young women is controversial given that the diagnostic features of PCOS may be normal pubertal physiologic</w:t>
      </w:r>
      <w:r w:rsidR="00CB408D">
        <w:t>al</w:t>
      </w:r>
      <w:r w:rsidRPr="00E3091B">
        <w:t xml:space="preserve"> events.</w:t>
      </w:r>
      <w:r w:rsidR="00563B6C">
        <w:fldChar w:fldCharType="begin"/>
      </w:r>
      <w:r w:rsidR="00563B6C">
        <w:instrText xml:space="preserve"> ADDIN EN.CITE &lt;EndNote&gt;&lt;Cite&gt;&lt;Author&gt;Martin&lt;/Author&gt;&lt;Year&gt;2018&lt;/Year&gt;&lt;RecNum&gt;59&lt;/RecNum&gt;&lt;DisplayText&gt;&lt;style face="superscript"&gt;3&lt;/style&gt;&lt;/DisplayText&gt;&lt;record&gt;&lt;rec-number&gt;59&lt;/rec-number&gt;&lt;foreign-keys&gt;&lt;key app="EN" db-id="stvez5e2sapt2bew9xq590519pafee25rxvp" timestamp="1740652922"&gt;59&lt;/key&gt;&lt;/foreign-keys&gt;&lt;ref-type name="Journal Article"&gt;17&lt;/ref-type&gt;&lt;contributors&gt;&lt;authors&gt;&lt;author&gt;Martin, Kathryn A.&lt;/author&gt;&lt;author&gt;Anderson, R. Rox&lt;/author&gt;&lt;author&gt;Chang, R. Jeffrey&lt;/author&gt;&lt;author&gt;Ehrmann, David A.&lt;/author&gt;&lt;author&gt;Lobo, Rogerio A.&lt;/author&gt;&lt;author&gt;Murad, M. Hassan&lt;/author&gt;&lt;author&gt;Pugeat, Michel M.&lt;/author&gt;&lt;author&gt;Rosenfield, Robert L.&lt;/author&gt;&lt;/authors&gt;&lt;/contributors&gt;&lt;titles&gt;&lt;title&gt;Evaluation and Treatment of Hirsutism in Premenopausal Women: An Endocrine Society* Clinical Practice Guideline&lt;/title&gt;&lt;secondary-title&gt;The Journal of Clinical Endocrinology &amp;amp;amp; Metabolism&lt;/secondary-title&gt;&lt;/titles&gt;&lt;periodical&gt;&lt;full-title&gt;The Journal of Clinical Endocrinology &amp;amp;amp; Metabolism&lt;/full-title&gt;&lt;/periodical&gt;&lt;pages&gt;1233-1257&lt;/pages&gt;&lt;volume&gt;103&lt;/volume&gt;&lt;number&gt;4&lt;/number&gt;&lt;dates&gt;&lt;year&gt;2018&lt;/year&gt;&lt;/dates&gt;&lt;publisher&gt;The Endocrine Society&lt;/publisher&gt;&lt;isbn&gt;0021-972X&lt;/isbn&gt;&lt;urls&gt;&lt;related-urls&gt;&lt;url&gt;https://dx.doi.org/10.1210/jc.2018-00241&lt;/url&gt;&lt;/related-urls&gt;&lt;/urls&gt;&lt;electronic-resource-num&gt;10.1210/jc.2018-00241&lt;/electronic-resource-num&gt;&lt;/record&gt;&lt;/Cite&gt;&lt;/EndNote&gt;</w:instrText>
      </w:r>
      <w:r w:rsidR="00563B6C">
        <w:fldChar w:fldCharType="separate"/>
      </w:r>
      <w:r w:rsidR="00563B6C" w:rsidRPr="00563B6C">
        <w:rPr>
          <w:noProof/>
          <w:vertAlign w:val="superscript"/>
        </w:rPr>
        <w:t>3</w:t>
      </w:r>
      <w:r w:rsidR="00563B6C">
        <w:fldChar w:fldCharType="end"/>
      </w:r>
    </w:p>
    <w:p w14:paraId="1498CF1F" w14:textId="49CE1543" w:rsidR="00CF0A81" w:rsidRPr="001636EF" w:rsidRDefault="00CF0A81" w:rsidP="00EB620C">
      <w:pPr>
        <w:pStyle w:val="Heading1"/>
      </w:pPr>
      <w:bookmarkStart w:id="8" w:name="_Toc197691721"/>
      <w:r w:rsidRPr="001636EF">
        <w:lastRenderedPageBreak/>
        <w:t>Alternatives to treatment</w:t>
      </w:r>
      <w:bookmarkEnd w:id="8"/>
    </w:p>
    <w:p w14:paraId="5A583123" w14:textId="1D7EC816" w:rsidR="00D22516" w:rsidRPr="001C2BA4" w:rsidRDefault="00D22516" w:rsidP="003B6A15">
      <w:r w:rsidRPr="001C2BA4">
        <w:t>The NHS England 2013 interim clinical commissioning policy on hair removal</w:t>
      </w:r>
      <w:r>
        <w:t xml:space="preserve"> a</w:t>
      </w:r>
      <w:r w:rsidRPr="001C2BA4">
        <w:t>dvises that patients with cosmetic concerns about the appearance of their body and facial hair should be advised about managing their condition through conservative methods including shaving, waxing</w:t>
      </w:r>
      <w:r w:rsidR="00782A4B">
        <w:t xml:space="preserve"> and</w:t>
      </w:r>
      <w:r w:rsidRPr="001C2BA4">
        <w:t xml:space="preserve"> depilatory creams.</w:t>
      </w:r>
      <w:r w:rsidRPr="001C2BA4">
        <w:rPr>
          <w:vertAlign w:val="superscript"/>
        </w:rPr>
        <w:t>1</w:t>
      </w:r>
    </w:p>
    <w:p w14:paraId="0461EFD3" w14:textId="37B42761" w:rsidR="00D22516" w:rsidRPr="00541284" w:rsidRDefault="00D22516" w:rsidP="003B6A15">
      <w:r w:rsidRPr="00541284">
        <w:t>The Dyna</w:t>
      </w:r>
      <w:r>
        <w:t>M</w:t>
      </w:r>
      <w:r w:rsidRPr="00541284">
        <w:t>ed evidence overview highlights a range of mechanical hair removal methods including shaving, waxing, and plucking which all achieve temporary, inexpensive and generally safe hair removal, but some may cause discomfort and can be associated with adverse effects.</w:t>
      </w:r>
      <w:r w:rsidR="00454693">
        <w:fldChar w:fldCharType="begin"/>
      </w:r>
      <w:r w:rsidR="00454693">
        <w:instrText xml:space="preserve"> ADDIN EN.CITE &lt;EndNote&gt;&lt;Cite&gt;&lt;Author&gt;DynaMed&lt;/Author&gt;&lt;Year&gt;2025&lt;/Year&gt;&lt;RecNum&gt;64&lt;/RecNum&gt;&lt;DisplayText&gt;&lt;style face="superscript"&gt;4&lt;/style&gt;&lt;/DisplayText&gt;&lt;record&gt;&lt;rec-number&gt;64&lt;/rec-number&gt;&lt;foreign-keys&gt;&lt;key app="EN" db-id="stvez5e2sapt2bew9xq590519pafee25rxvp" timestamp="1746694682"&gt;64&lt;/key&gt;&lt;/foreign-keys&gt;&lt;ref-type name="Web Page"&gt;12&lt;/ref-type&gt;&lt;contributors&gt;&lt;authors&gt;&lt;author&gt;DynaMed, &lt;/author&gt;&lt;/authors&gt;&lt;/contributors&gt;&lt;titles&gt;&lt;title&gt;Hair Removal&lt;/title&gt;&lt;/titles&gt;&lt;dates&gt;&lt;year&gt;2025&lt;/year&gt;&lt;/dates&gt;&lt;urls&gt;&lt;related-urls&gt;&lt;url&gt;https://www-dynamed-com.knowledge.idm.oclc.org/procedure/hair-removal&lt;/url&gt;&lt;/related-urls&gt;&lt;/urls&gt;&lt;custom2&gt;2025 May 08 &lt;/custom2&gt;&lt;/record&gt;&lt;/Cite&gt;&lt;/EndNote&gt;</w:instrText>
      </w:r>
      <w:r w:rsidR="00454693">
        <w:fldChar w:fldCharType="separate"/>
      </w:r>
      <w:r w:rsidR="00454693" w:rsidRPr="00454693">
        <w:rPr>
          <w:noProof/>
          <w:vertAlign w:val="superscript"/>
        </w:rPr>
        <w:t>4</w:t>
      </w:r>
      <w:r w:rsidR="00454693">
        <w:fldChar w:fldCharType="end"/>
      </w:r>
    </w:p>
    <w:p w14:paraId="3C3A188A" w14:textId="0BF46F21" w:rsidR="00D22516" w:rsidRPr="001C2BA4" w:rsidRDefault="00D22516" w:rsidP="003B6A15">
      <w:pPr>
        <w:rPr>
          <w:vertAlign w:val="superscript"/>
        </w:rPr>
      </w:pPr>
      <w:r w:rsidRPr="001C2BA4">
        <w:t>Dyna</w:t>
      </w:r>
      <w:r w:rsidR="007C3EC7">
        <w:t>M</w:t>
      </w:r>
      <w:r w:rsidRPr="001C2BA4">
        <w:t>ed also notes that chemical depilatory agents provide temporary hair removal. The most common adverse effect of depilatories is irritant contact dermatitis (reported in 1</w:t>
      </w:r>
      <w:r w:rsidR="007C3EC7">
        <w:t> </w:t>
      </w:r>
      <w:r w:rsidRPr="001C2BA4">
        <w:t>%</w:t>
      </w:r>
      <w:r w:rsidR="007C3EC7">
        <w:t xml:space="preserve"> to </w:t>
      </w:r>
      <w:r w:rsidRPr="001C2BA4">
        <w:t>5</w:t>
      </w:r>
      <w:r w:rsidR="007C3EC7">
        <w:t> </w:t>
      </w:r>
      <w:r w:rsidRPr="001C2BA4">
        <w:t>% of cases</w:t>
      </w:r>
      <w:r>
        <w:t>)</w:t>
      </w:r>
      <w:r w:rsidRPr="001C2BA4">
        <w:t>.</w:t>
      </w:r>
      <w:r w:rsidR="00454693">
        <w:fldChar w:fldCharType="begin"/>
      </w:r>
      <w:r w:rsidR="00454693">
        <w:instrText xml:space="preserve"> ADDIN EN.CITE &lt;EndNote&gt;&lt;Cite&gt;&lt;Author&gt;DynaMed&lt;/Author&gt;&lt;Year&gt;2025&lt;/Year&gt;&lt;RecNum&gt;64&lt;/RecNum&gt;&lt;DisplayText&gt;&lt;style face="superscript"&gt;4&lt;/style&gt;&lt;/DisplayText&gt;&lt;record&gt;&lt;rec-number&gt;64&lt;/rec-number&gt;&lt;foreign-keys&gt;&lt;key app="EN" db-id="stvez5e2sapt2bew9xq590519pafee25rxvp" timestamp="1746694682"&gt;64&lt;/key&gt;&lt;/foreign-keys&gt;&lt;ref-type name="Web Page"&gt;12&lt;/ref-type&gt;&lt;contributors&gt;&lt;authors&gt;&lt;author&gt;DynaMed, &lt;/author&gt;&lt;/authors&gt;&lt;/contributors&gt;&lt;titles&gt;&lt;title&gt;Hair Removal&lt;/title&gt;&lt;/titles&gt;&lt;dates&gt;&lt;year&gt;2025&lt;/year&gt;&lt;/dates&gt;&lt;urls&gt;&lt;related-urls&gt;&lt;url&gt;https://www-dynamed-com.knowledge.idm.oclc.org/procedure/hair-removal&lt;/url&gt;&lt;/related-urls&gt;&lt;/urls&gt;&lt;custom2&gt;2025 May 08 &lt;/custom2&gt;&lt;/record&gt;&lt;/Cite&gt;&lt;/EndNote&gt;</w:instrText>
      </w:r>
      <w:r w:rsidR="00454693">
        <w:fldChar w:fldCharType="separate"/>
      </w:r>
      <w:r w:rsidR="00454693" w:rsidRPr="00454693">
        <w:rPr>
          <w:noProof/>
          <w:vertAlign w:val="superscript"/>
        </w:rPr>
        <w:t>4</w:t>
      </w:r>
      <w:r w:rsidR="00454693">
        <w:fldChar w:fldCharType="end"/>
      </w:r>
    </w:p>
    <w:p w14:paraId="2A49780D" w14:textId="77777777" w:rsidR="00666514" w:rsidRPr="001636EF" w:rsidRDefault="00666514">
      <w:r w:rsidRPr="001636EF">
        <w:br w:type="page"/>
      </w:r>
    </w:p>
    <w:p w14:paraId="2F62505C" w14:textId="013F16E3" w:rsidR="00F16EAC" w:rsidRPr="00F16EAC" w:rsidRDefault="00666514" w:rsidP="00F16EAC">
      <w:pPr>
        <w:pStyle w:val="Heading1"/>
      </w:pPr>
      <w:bookmarkStart w:id="9" w:name="_Toc197691722"/>
      <w:r w:rsidRPr="001636EF">
        <w:lastRenderedPageBreak/>
        <w:t>References</w:t>
      </w:r>
      <w:bookmarkEnd w:id="9"/>
    </w:p>
    <w:p w14:paraId="74DEB8BC" w14:textId="5802725B" w:rsidR="00454693" w:rsidRPr="00CC220A" w:rsidRDefault="00F16EAC" w:rsidP="000773CF">
      <w:pPr>
        <w:spacing w:after="0"/>
        <w:ind w:left="426" w:hanging="426"/>
      </w:pPr>
      <w:r w:rsidRPr="00CC220A">
        <w:fldChar w:fldCharType="begin"/>
      </w:r>
      <w:r w:rsidRPr="00CC220A">
        <w:instrText xml:space="preserve"> ADDIN EN.REFLIST </w:instrText>
      </w:r>
      <w:r w:rsidRPr="00CC220A">
        <w:fldChar w:fldCharType="separate"/>
      </w:r>
      <w:r w:rsidR="00454693" w:rsidRPr="00CC220A">
        <w:t>1.</w:t>
      </w:r>
      <w:r w:rsidR="00454693" w:rsidRPr="00CC220A">
        <w:tab/>
        <w:t xml:space="preserve">NHS England. Interim Clinical Commissioning Policy: Hair Removal (including Electrolysis and Laser Therapy). 2013 [cited 2025 May 08]; Available from: </w:t>
      </w:r>
      <w:hyperlink r:id="rId17" w:history="1">
        <w:r w:rsidR="00454693" w:rsidRPr="00CC220A">
          <w:rPr>
            <w:rStyle w:val="Hyperlink"/>
          </w:rPr>
          <w:t>https://www.england.nhs.uk/commissioning/wp-content/uploads/sites/12/2013/11/N-SC017.pdf</w:t>
        </w:r>
      </w:hyperlink>
      <w:r w:rsidR="00454693" w:rsidRPr="00CC220A">
        <w:t>.</w:t>
      </w:r>
    </w:p>
    <w:p w14:paraId="672B081E" w14:textId="6A7F00C1" w:rsidR="00454693" w:rsidRPr="00CC220A" w:rsidRDefault="00454693" w:rsidP="000773CF">
      <w:pPr>
        <w:spacing w:after="0"/>
        <w:ind w:left="426" w:hanging="426"/>
      </w:pPr>
      <w:r w:rsidRPr="00CC220A">
        <w:t>2.</w:t>
      </w:r>
      <w:r w:rsidRPr="00CC220A">
        <w:tab/>
        <w:t xml:space="preserve">NHS Modernisation Agency, British Association of Plastic Reconstructive and Aesthetic Surgeons. Information for Commissioners of Plastic Surgery Services. 2006 [cited 2025 May 08]; Available from: </w:t>
      </w:r>
      <w:hyperlink r:id="rId18" w:history="1">
        <w:r w:rsidRPr="00CC220A">
          <w:rPr>
            <w:rStyle w:val="Hyperlink"/>
          </w:rPr>
          <w:t>https://www.bapras.org.uk/docs/default-source/commissioning-and-policy/information-for-commissioners-of-plastic-surgery-services.pdf</w:t>
        </w:r>
      </w:hyperlink>
      <w:r w:rsidRPr="00CC220A">
        <w:t>.</w:t>
      </w:r>
    </w:p>
    <w:p w14:paraId="4F48968E" w14:textId="56B2C6AE" w:rsidR="00454693" w:rsidRPr="00CC220A" w:rsidRDefault="00454693" w:rsidP="000773CF">
      <w:pPr>
        <w:spacing w:after="0"/>
        <w:ind w:left="426" w:hanging="426"/>
      </w:pPr>
      <w:r w:rsidRPr="00CC220A">
        <w:t>3.</w:t>
      </w:r>
      <w:r w:rsidRPr="00CC220A">
        <w:tab/>
        <w:t>Martin KA, Anderson RR, Chang RJ, Ehrmann DA, Lobo RA, Murad MH</w:t>
      </w:r>
      <w:r w:rsidRPr="00CC220A">
        <w:rPr>
          <w:i/>
        </w:rPr>
        <w:t>, et al.</w:t>
      </w:r>
      <w:r w:rsidRPr="00CC220A">
        <w:t xml:space="preserve"> Evaluation and Treatment of Hirsutism in Premenopausal Women: An Endocrine Society* Clinical Practice Guideline. </w:t>
      </w:r>
      <w:r w:rsidR="00A14482" w:rsidRPr="00CC220A">
        <w:t>J Clin Endocrinol Metab</w:t>
      </w:r>
      <w:r w:rsidRPr="00CC220A">
        <w:t>. 2018;103(4):1233-57. 10.1210/jc.2018-00241</w:t>
      </w:r>
    </w:p>
    <w:p w14:paraId="49A8F8CF" w14:textId="697DD586" w:rsidR="00454693" w:rsidRPr="00CC220A" w:rsidRDefault="00454693" w:rsidP="000773CF">
      <w:pPr>
        <w:spacing w:after="0"/>
        <w:ind w:left="426" w:hanging="426"/>
      </w:pPr>
      <w:r w:rsidRPr="00CC220A">
        <w:t>4.</w:t>
      </w:r>
      <w:r w:rsidRPr="00CC220A">
        <w:tab/>
        <w:t xml:space="preserve">DynaMed. Hair Removal. 2025 [cited 2025 May 08 ]; Available from: </w:t>
      </w:r>
      <w:hyperlink r:id="rId19" w:history="1">
        <w:r w:rsidRPr="00CC220A">
          <w:rPr>
            <w:rStyle w:val="Hyperlink"/>
          </w:rPr>
          <w:t>https://www-dynamed-com.knowledge.idm.oclc.org/procedure/hair-removal</w:t>
        </w:r>
      </w:hyperlink>
      <w:r w:rsidRPr="00CC220A">
        <w:t>.</w:t>
      </w:r>
    </w:p>
    <w:p w14:paraId="2180E090" w14:textId="2EC4A98B" w:rsidR="00A0044F" w:rsidRPr="001636EF" w:rsidRDefault="00F16EAC" w:rsidP="000773CF">
      <w:pPr>
        <w:ind w:left="426" w:hanging="426"/>
      </w:pPr>
      <w:r w:rsidRPr="00CC220A">
        <w:fldChar w:fldCharType="end"/>
      </w:r>
    </w:p>
    <w:p w14:paraId="703BA068" w14:textId="77777777" w:rsidR="00A0044F" w:rsidRPr="001636EF" w:rsidRDefault="00A0044F" w:rsidP="00666514"/>
    <w:p w14:paraId="034B0296" w14:textId="77777777" w:rsidR="00BE664C" w:rsidRDefault="00BE664C">
      <w:pPr>
        <w:rPr>
          <w:rFonts w:eastAsiaTheme="majorEastAsia"/>
          <w:b/>
          <w:bCs/>
          <w:color w:val="009242"/>
          <w:sz w:val="28"/>
          <w:szCs w:val="28"/>
        </w:rPr>
      </w:pPr>
      <w:r>
        <w:br w:type="page"/>
      </w:r>
    </w:p>
    <w:p w14:paraId="0C2F7526" w14:textId="665FC665" w:rsidR="00267304" w:rsidRPr="001636EF" w:rsidRDefault="00A0044F" w:rsidP="00EB620C">
      <w:pPr>
        <w:pStyle w:val="Heading1"/>
      </w:pPr>
      <w:bookmarkStart w:id="10" w:name="_Toc197691723"/>
      <w:r w:rsidRPr="001636EF">
        <w:lastRenderedPageBreak/>
        <w:t>Appendi</w:t>
      </w:r>
      <w:r w:rsidR="00267304" w:rsidRPr="001636EF">
        <w:t>ces</w:t>
      </w:r>
      <w:bookmarkEnd w:id="10"/>
    </w:p>
    <w:p w14:paraId="6406952F" w14:textId="4713B2CD" w:rsidR="003D7F19" w:rsidRPr="001636EF" w:rsidRDefault="00267304" w:rsidP="00C154B3">
      <w:pPr>
        <w:pStyle w:val="Heading2"/>
      </w:pPr>
      <w:bookmarkStart w:id="11" w:name="_Toc197691724"/>
      <w:r w:rsidRPr="001636EF">
        <w:t>Appendix</w:t>
      </w:r>
      <w:r w:rsidR="00A0044F" w:rsidRPr="001636EF">
        <w:t xml:space="preserve"> </w:t>
      </w:r>
      <w:r w:rsidR="003D7F19" w:rsidRPr="001636EF">
        <w:t>1–</w:t>
      </w:r>
      <w:r w:rsidR="005F636F" w:rsidRPr="001636EF">
        <w:t xml:space="preserve">Searching and </w:t>
      </w:r>
      <w:r w:rsidR="005F636F" w:rsidRPr="00C154B3">
        <w:t>screening</w:t>
      </w:r>
      <w:r w:rsidR="005F636F" w:rsidRPr="001636EF">
        <w:t xml:space="preserve"> m</w:t>
      </w:r>
      <w:r w:rsidR="003D7F19" w:rsidRPr="001636EF">
        <w:t>ethod</w:t>
      </w:r>
      <w:bookmarkEnd w:id="11"/>
    </w:p>
    <w:p w14:paraId="6C32E104" w14:textId="73DEF094" w:rsidR="003D7F19" w:rsidRPr="001636EF" w:rsidRDefault="003D7F19" w:rsidP="003D7F19">
      <w:r w:rsidRPr="001636EF">
        <w:t xml:space="preserve">We searched MEDLINE, Ovid Embase, PsycInfo bibliographic databases on Ovid, the Cochrane Database of Systematic Reviews, DynaMed and </w:t>
      </w:r>
      <w:r w:rsidR="00633BE6">
        <w:t>British Medical Journal (</w:t>
      </w:r>
      <w:r w:rsidRPr="001636EF">
        <w:t>BMJ</w:t>
      </w:r>
      <w:r w:rsidR="00633BE6">
        <w:t>)</w:t>
      </w:r>
      <w:r w:rsidRPr="001636EF">
        <w:t xml:space="preserve"> Best Practice point of care resources, and relevant websites to identify guidelines, systematic reviews, primary studies</w:t>
      </w:r>
      <w:r w:rsidR="00A6153D" w:rsidRPr="001636EF">
        <w:t xml:space="preserve"> (when insufficient </w:t>
      </w:r>
      <w:r w:rsidR="0068048C">
        <w:t xml:space="preserve">higher levels of </w:t>
      </w:r>
      <w:r w:rsidR="00A6153D" w:rsidRPr="001636EF">
        <w:t xml:space="preserve">evidence </w:t>
      </w:r>
      <w:r w:rsidR="0068048C">
        <w:t>were</w:t>
      </w:r>
      <w:r w:rsidR="00A6153D" w:rsidRPr="001636EF">
        <w:t xml:space="preserve"> found)</w:t>
      </w:r>
      <w:r w:rsidRPr="001636EF">
        <w:t>, and NHS policy or practice documents. We did not search any study registries. We identified further useful resources iteratively, for example, by browsing reference lists within initial sources. We did not contact study authors</w:t>
      </w:r>
      <w:r w:rsidR="00485D11" w:rsidRPr="001636EF">
        <w:t>,</w:t>
      </w:r>
      <w:r w:rsidR="00303551" w:rsidRPr="001636EF">
        <w:t xml:space="preserve"> and </w:t>
      </w:r>
      <w:r w:rsidRPr="001636EF">
        <w:t>limited searches to the past ten years and English language publications and websites. We used EndNote reference management software to deduplicate and manage records.</w:t>
      </w:r>
    </w:p>
    <w:p w14:paraId="5A113FD9" w14:textId="4A0417E1" w:rsidR="00E1680D" w:rsidRPr="001636EF" w:rsidRDefault="00E1680D" w:rsidP="00E1680D">
      <w:r w:rsidRPr="001636EF">
        <w:t>We screened the literature search results for relevance to the topic by reviewing publication types, titles, abstracts, tables of content</w:t>
      </w:r>
      <w:r w:rsidR="00782A4B">
        <w:t xml:space="preserve"> and</w:t>
      </w:r>
      <w:r w:rsidRPr="001636EF">
        <w:t xml:space="preserve"> executive summaries. We extracted and summarised the key findings from the included resources.</w:t>
      </w:r>
    </w:p>
    <w:p w14:paraId="1447A628" w14:textId="366EDF42" w:rsidR="00A0044F" w:rsidRPr="001636EF" w:rsidRDefault="00CB7C02" w:rsidP="00C154B3">
      <w:pPr>
        <w:pStyle w:val="Heading2"/>
      </w:pPr>
      <w:bookmarkStart w:id="12" w:name="_Toc197691725"/>
      <w:r w:rsidRPr="00E9113B">
        <w:t>Appendix 2</w:t>
      </w:r>
      <w:r w:rsidR="00256BAB" w:rsidRPr="001636EF">
        <w:t>–</w:t>
      </w:r>
      <w:r w:rsidR="00A0044F" w:rsidRPr="00E9113B">
        <w:t>Search strategy</w:t>
      </w:r>
      <w:bookmarkEnd w:id="12"/>
    </w:p>
    <w:p w14:paraId="6434D0EB" w14:textId="02F792DB" w:rsidR="009A4A9F" w:rsidRPr="00E9113B" w:rsidRDefault="009A4A9F" w:rsidP="009A4A9F">
      <w:pPr>
        <w:spacing w:after="240"/>
        <w:rPr>
          <w:rFonts w:eastAsia="Times New Roman"/>
          <w:b/>
          <w:bCs/>
        </w:rPr>
      </w:pPr>
      <w:r>
        <w:rPr>
          <w:rFonts w:eastAsia="Times New Roman"/>
          <w:b/>
          <w:bCs/>
        </w:rPr>
        <w:t>MEDLINE search strategy</w:t>
      </w:r>
    </w:p>
    <w:tbl>
      <w:tblPr>
        <w:tblW w:w="5000" w:type="pct"/>
        <w:tblLook w:val="04A0" w:firstRow="1" w:lastRow="0" w:firstColumn="1" w:lastColumn="0" w:noHBand="0" w:noVBand="1"/>
      </w:tblPr>
      <w:tblGrid>
        <w:gridCol w:w="283"/>
        <w:gridCol w:w="7093"/>
        <w:gridCol w:w="1650"/>
      </w:tblGrid>
      <w:tr w:rsidR="009A4A9F" w14:paraId="63CD4404" w14:textId="77777777" w:rsidTr="00E9113B">
        <w:tc>
          <w:tcPr>
            <w:tcW w:w="157" w:type="pct"/>
            <w:tcMar>
              <w:top w:w="15" w:type="dxa"/>
              <w:left w:w="15" w:type="dxa"/>
              <w:bottom w:w="15" w:type="dxa"/>
              <w:right w:w="15" w:type="dxa"/>
            </w:tcMar>
            <w:vAlign w:val="center"/>
            <w:hideMark/>
          </w:tcPr>
          <w:p w14:paraId="593FB3CB" w14:textId="77777777" w:rsidR="009A4A9F" w:rsidRDefault="009A4A9F" w:rsidP="00072507">
            <w:pPr>
              <w:spacing w:after="0"/>
              <w:rPr>
                <w:rFonts w:eastAsia="Times New Roman"/>
                <w:b/>
                <w:bCs/>
              </w:rPr>
            </w:pPr>
            <w:r>
              <w:rPr>
                <w:rFonts w:eastAsia="Times New Roman"/>
                <w:b/>
                <w:bCs/>
              </w:rPr>
              <w:t>#</w:t>
            </w:r>
          </w:p>
        </w:tc>
        <w:tc>
          <w:tcPr>
            <w:tcW w:w="3929" w:type="pct"/>
            <w:tcMar>
              <w:top w:w="15" w:type="dxa"/>
              <w:left w:w="15" w:type="dxa"/>
              <w:bottom w:w="15" w:type="dxa"/>
              <w:right w:w="15" w:type="dxa"/>
            </w:tcMar>
            <w:vAlign w:val="center"/>
            <w:hideMark/>
          </w:tcPr>
          <w:p w14:paraId="7BE14636" w14:textId="49D8BE54" w:rsidR="009A4A9F" w:rsidRDefault="00F33735" w:rsidP="00072507">
            <w:pPr>
              <w:spacing w:after="0"/>
              <w:rPr>
                <w:rFonts w:eastAsia="Times New Roman"/>
                <w:b/>
                <w:bCs/>
              </w:rPr>
            </w:pPr>
            <w:r>
              <w:rPr>
                <w:rFonts w:eastAsia="Times New Roman"/>
                <w:b/>
                <w:bCs/>
              </w:rPr>
              <w:t>Search statement</w:t>
            </w:r>
          </w:p>
        </w:tc>
        <w:tc>
          <w:tcPr>
            <w:tcW w:w="914" w:type="pct"/>
            <w:tcMar>
              <w:top w:w="15" w:type="dxa"/>
              <w:left w:w="15" w:type="dxa"/>
              <w:bottom w:w="15" w:type="dxa"/>
              <w:right w:w="15" w:type="dxa"/>
            </w:tcMar>
            <w:vAlign w:val="center"/>
            <w:hideMark/>
          </w:tcPr>
          <w:p w14:paraId="0C4F9329" w14:textId="30807A7F" w:rsidR="009A4A9F" w:rsidRDefault="009A4A9F" w:rsidP="00072507">
            <w:pPr>
              <w:spacing w:after="0"/>
              <w:rPr>
                <w:rFonts w:eastAsia="Times New Roman"/>
                <w:b/>
                <w:bCs/>
              </w:rPr>
            </w:pPr>
            <w:r>
              <w:rPr>
                <w:rFonts w:eastAsia="Times New Roman"/>
                <w:b/>
                <w:bCs/>
              </w:rPr>
              <w:t xml:space="preserve">Results </w:t>
            </w:r>
          </w:p>
        </w:tc>
      </w:tr>
      <w:tr w:rsidR="009A4A9F" w14:paraId="4DB86D22" w14:textId="77777777" w:rsidTr="00E9113B">
        <w:tc>
          <w:tcPr>
            <w:tcW w:w="157" w:type="pct"/>
            <w:tcMar>
              <w:top w:w="15" w:type="dxa"/>
              <w:left w:w="15" w:type="dxa"/>
              <w:bottom w:w="15" w:type="dxa"/>
              <w:right w:w="15" w:type="dxa"/>
            </w:tcMar>
            <w:vAlign w:val="center"/>
            <w:hideMark/>
          </w:tcPr>
          <w:p w14:paraId="54B7292A" w14:textId="77777777" w:rsidR="009A4A9F" w:rsidRDefault="009A4A9F" w:rsidP="00072507">
            <w:pPr>
              <w:spacing w:after="0"/>
              <w:rPr>
                <w:rFonts w:eastAsia="Times New Roman"/>
              </w:rPr>
            </w:pPr>
            <w:r>
              <w:rPr>
                <w:rFonts w:eastAsia="Times New Roman"/>
              </w:rPr>
              <w:t>1</w:t>
            </w:r>
          </w:p>
        </w:tc>
        <w:tc>
          <w:tcPr>
            <w:tcW w:w="3929" w:type="pct"/>
            <w:tcMar>
              <w:top w:w="15" w:type="dxa"/>
              <w:left w:w="15" w:type="dxa"/>
              <w:bottom w:w="15" w:type="dxa"/>
              <w:right w:w="15" w:type="dxa"/>
            </w:tcMar>
            <w:vAlign w:val="center"/>
            <w:hideMark/>
          </w:tcPr>
          <w:p w14:paraId="11B316B0" w14:textId="77777777" w:rsidR="009A4A9F" w:rsidRDefault="009A4A9F" w:rsidP="00072507">
            <w:pPr>
              <w:spacing w:after="0"/>
              <w:rPr>
                <w:rFonts w:eastAsia="Times New Roman"/>
              </w:rPr>
            </w:pPr>
            <w:r>
              <w:rPr>
                <w:rFonts w:eastAsia="Times New Roman"/>
              </w:rPr>
              <w:t>exp Laser Therapy/</w:t>
            </w:r>
          </w:p>
        </w:tc>
        <w:tc>
          <w:tcPr>
            <w:tcW w:w="914" w:type="pct"/>
            <w:tcMar>
              <w:top w:w="15" w:type="dxa"/>
              <w:left w:w="15" w:type="dxa"/>
              <w:bottom w:w="15" w:type="dxa"/>
              <w:right w:w="15" w:type="dxa"/>
            </w:tcMar>
            <w:vAlign w:val="center"/>
            <w:hideMark/>
          </w:tcPr>
          <w:p w14:paraId="1E7A1D08" w14:textId="77777777" w:rsidR="009A4A9F" w:rsidRDefault="009A4A9F" w:rsidP="00072507">
            <w:pPr>
              <w:spacing w:after="0"/>
              <w:rPr>
                <w:rFonts w:eastAsia="Times New Roman"/>
              </w:rPr>
            </w:pPr>
            <w:r>
              <w:rPr>
                <w:rFonts w:eastAsia="Times New Roman"/>
              </w:rPr>
              <w:t>70,173</w:t>
            </w:r>
          </w:p>
        </w:tc>
      </w:tr>
      <w:tr w:rsidR="009A4A9F" w14:paraId="4F1E6EA3" w14:textId="77777777" w:rsidTr="00E9113B">
        <w:tc>
          <w:tcPr>
            <w:tcW w:w="157" w:type="pct"/>
            <w:tcMar>
              <w:top w:w="15" w:type="dxa"/>
              <w:left w:w="15" w:type="dxa"/>
              <w:bottom w:w="15" w:type="dxa"/>
              <w:right w:w="15" w:type="dxa"/>
            </w:tcMar>
            <w:vAlign w:val="center"/>
            <w:hideMark/>
          </w:tcPr>
          <w:p w14:paraId="373F9827" w14:textId="77777777" w:rsidR="009A4A9F" w:rsidRDefault="009A4A9F" w:rsidP="00072507">
            <w:pPr>
              <w:spacing w:after="0"/>
              <w:rPr>
                <w:rFonts w:eastAsia="Times New Roman"/>
              </w:rPr>
            </w:pPr>
            <w:r>
              <w:rPr>
                <w:rFonts w:eastAsia="Times New Roman"/>
              </w:rPr>
              <w:t>2</w:t>
            </w:r>
          </w:p>
        </w:tc>
        <w:tc>
          <w:tcPr>
            <w:tcW w:w="3929" w:type="pct"/>
            <w:tcMar>
              <w:top w:w="15" w:type="dxa"/>
              <w:left w:w="15" w:type="dxa"/>
              <w:bottom w:w="15" w:type="dxa"/>
              <w:right w:w="15" w:type="dxa"/>
            </w:tcMar>
            <w:vAlign w:val="center"/>
            <w:hideMark/>
          </w:tcPr>
          <w:p w14:paraId="1DBCF21A" w14:textId="77777777" w:rsidR="009A4A9F" w:rsidRDefault="009A4A9F" w:rsidP="00072507">
            <w:pPr>
              <w:spacing w:after="0"/>
              <w:rPr>
                <w:rFonts w:eastAsia="Times New Roman"/>
              </w:rPr>
            </w:pPr>
            <w:r>
              <w:rPr>
                <w:rFonts w:eastAsia="Times New Roman"/>
              </w:rPr>
              <w:t>(laser$ adj3 (surg$ or therap$ or treat$)).mp.</w:t>
            </w:r>
          </w:p>
        </w:tc>
        <w:tc>
          <w:tcPr>
            <w:tcW w:w="914" w:type="pct"/>
            <w:tcMar>
              <w:top w:w="15" w:type="dxa"/>
              <w:left w:w="15" w:type="dxa"/>
              <w:bottom w:w="15" w:type="dxa"/>
              <w:right w:w="15" w:type="dxa"/>
            </w:tcMar>
            <w:vAlign w:val="center"/>
            <w:hideMark/>
          </w:tcPr>
          <w:p w14:paraId="74A0926E" w14:textId="77777777" w:rsidR="009A4A9F" w:rsidRDefault="009A4A9F" w:rsidP="00072507">
            <w:pPr>
              <w:spacing w:after="0"/>
              <w:rPr>
                <w:rFonts w:eastAsia="Times New Roman"/>
              </w:rPr>
            </w:pPr>
            <w:r>
              <w:rPr>
                <w:rFonts w:eastAsia="Times New Roman"/>
              </w:rPr>
              <w:t>73,013</w:t>
            </w:r>
          </w:p>
        </w:tc>
      </w:tr>
      <w:tr w:rsidR="009A4A9F" w14:paraId="2C7EE354" w14:textId="77777777" w:rsidTr="00E9113B">
        <w:tc>
          <w:tcPr>
            <w:tcW w:w="157" w:type="pct"/>
            <w:tcMar>
              <w:top w:w="15" w:type="dxa"/>
              <w:left w:w="15" w:type="dxa"/>
              <w:bottom w:w="15" w:type="dxa"/>
              <w:right w:w="15" w:type="dxa"/>
            </w:tcMar>
            <w:vAlign w:val="center"/>
            <w:hideMark/>
          </w:tcPr>
          <w:p w14:paraId="5D87339D" w14:textId="77777777" w:rsidR="009A4A9F" w:rsidRDefault="009A4A9F" w:rsidP="00072507">
            <w:pPr>
              <w:spacing w:after="0"/>
              <w:rPr>
                <w:rFonts w:eastAsia="Times New Roman"/>
              </w:rPr>
            </w:pPr>
            <w:r>
              <w:rPr>
                <w:rFonts w:eastAsia="Times New Roman"/>
              </w:rPr>
              <w:t>3</w:t>
            </w:r>
          </w:p>
        </w:tc>
        <w:tc>
          <w:tcPr>
            <w:tcW w:w="3929" w:type="pct"/>
            <w:tcMar>
              <w:top w:w="15" w:type="dxa"/>
              <w:left w:w="15" w:type="dxa"/>
              <w:bottom w:w="15" w:type="dxa"/>
              <w:right w:w="15" w:type="dxa"/>
            </w:tcMar>
            <w:vAlign w:val="center"/>
            <w:hideMark/>
          </w:tcPr>
          <w:p w14:paraId="26D3E40E" w14:textId="77777777" w:rsidR="009A4A9F" w:rsidRDefault="009A4A9F" w:rsidP="00072507">
            <w:pPr>
              <w:spacing w:after="0"/>
              <w:rPr>
                <w:rFonts w:eastAsia="Times New Roman"/>
              </w:rPr>
            </w:pPr>
            <w:r>
              <w:rPr>
                <w:rFonts w:eastAsia="Times New Roman"/>
              </w:rPr>
              <w:t>exp Hair Removal/</w:t>
            </w:r>
          </w:p>
        </w:tc>
        <w:tc>
          <w:tcPr>
            <w:tcW w:w="914" w:type="pct"/>
            <w:tcMar>
              <w:top w:w="15" w:type="dxa"/>
              <w:left w:w="15" w:type="dxa"/>
              <w:bottom w:w="15" w:type="dxa"/>
              <w:right w:w="15" w:type="dxa"/>
            </w:tcMar>
            <w:vAlign w:val="center"/>
            <w:hideMark/>
          </w:tcPr>
          <w:p w14:paraId="29E0B4A5" w14:textId="77777777" w:rsidR="009A4A9F" w:rsidRDefault="009A4A9F" w:rsidP="00072507">
            <w:pPr>
              <w:spacing w:after="0"/>
              <w:rPr>
                <w:rFonts w:eastAsia="Times New Roman"/>
              </w:rPr>
            </w:pPr>
            <w:r>
              <w:rPr>
                <w:rFonts w:eastAsia="Times New Roman"/>
              </w:rPr>
              <w:t>2,140</w:t>
            </w:r>
          </w:p>
        </w:tc>
      </w:tr>
      <w:tr w:rsidR="009A4A9F" w14:paraId="1528653F" w14:textId="77777777" w:rsidTr="00E9113B">
        <w:tc>
          <w:tcPr>
            <w:tcW w:w="157" w:type="pct"/>
            <w:tcMar>
              <w:top w:w="15" w:type="dxa"/>
              <w:left w:w="15" w:type="dxa"/>
              <w:bottom w:w="15" w:type="dxa"/>
              <w:right w:w="15" w:type="dxa"/>
            </w:tcMar>
            <w:vAlign w:val="center"/>
            <w:hideMark/>
          </w:tcPr>
          <w:p w14:paraId="1AE3C8A3" w14:textId="77777777" w:rsidR="009A4A9F" w:rsidRDefault="009A4A9F" w:rsidP="00072507">
            <w:pPr>
              <w:spacing w:after="0"/>
              <w:rPr>
                <w:rFonts w:eastAsia="Times New Roman"/>
              </w:rPr>
            </w:pPr>
            <w:r>
              <w:rPr>
                <w:rFonts w:eastAsia="Times New Roman"/>
              </w:rPr>
              <w:t>4</w:t>
            </w:r>
          </w:p>
        </w:tc>
        <w:tc>
          <w:tcPr>
            <w:tcW w:w="3929" w:type="pct"/>
            <w:tcMar>
              <w:top w:w="15" w:type="dxa"/>
              <w:left w:w="15" w:type="dxa"/>
              <w:bottom w:w="15" w:type="dxa"/>
              <w:right w:w="15" w:type="dxa"/>
            </w:tcMar>
            <w:vAlign w:val="center"/>
            <w:hideMark/>
          </w:tcPr>
          <w:p w14:paraId="2F94D4C1" w14:textId="77777777" w:rsidR="009A4A9F" w:rsidRDefault="009A4A9F" w:rsidP="00072507">
            <w:pPr>
              <w:spacing w:after="0"/>
              <w:rPr>
                <w:rFonts w:eastAsia="Times New Roman"/>
              </w:rPr>
            </w:pPr>
            <w:r>
              <w:rPr>
                <w:rFonts w:eastAsia="Times New Roman"/>
              </w:rPr>
              <w:t>((hair$ adj3 (remov$ or reduc$)) or depilat$).mp.</w:t>
            </w:r>
          </w:p>
        </w:tc>
        <w:tc>
          <w:tcPr>
            <w:tcW w:w="914" w:type="pct"/>
            <w:tcMar>
              <w:top w:w="15" w:type="dxa"/>
              <w:left w:w="15" w:type="dxa"/>
              <w:bottom w:w="15" w:type="dxa"/>
              <w:right w:w="15" w:type="dxa"/>
            </w:tcMar>
            <w:vAlign w:val="center"/>
            <w:hideMark/>
          </w:tcPr>
          <w:p w14:paraId="7BB2CB26" w14:textId="77777777" w:rsidR="009A4A9F" w:rsidRDefault="009A4A9F" w:rsidP="00072507">
            <w:pPr>
              <w:spacing w:after="0"/>
              <w:rPr>
                <w:rFonts w:eastAsia="Times New Roman"/>
              </w:rPr>
            </w:pPr>
            <w:r>
              <w:rPr>
                <w:rFonts w:eastAsia="Times New Roman"/>
              </w:rPr>
              <w:t>5,395</w:t>
            </w:r>
          </w:p>
        </w:tc>
      </w:tr>
      <w:tr w:rsidR="009A4A9F" w14:paraId="7304EACD" w14:textId="77777777" w:rsidTr="00E9113B">
        <w:tc>
          <w:tcPr>
            <w:tcW w:w="157" w:type="pct"/>
            <w:tcMar>
              <w:top w:w="15" w:type="dxa"/>
              <w:left w:w="15" w:type="dxa"/>
              <w:bottom w:w="15" w:type="dxa"/>
              <w:right w:w="15" w:type="dxa"/>
            </w:tcMar>
            <w:vAlign w:val="center"/>
            <w:hideMark/>
          </w:tcPr>
          <w:p w14:paraId="49C0DFDA" w14:textId="77777777" w:rsidR="009A4A9F" w:rsidRDefault="009A4A9F" w:rsidP="00072507">
            <w:pPr>
              <w:spacing w:after="0"/>
              <w:rPr>
                <w:rFonts w:eastAsia="Times New Roman"/>
              </w:rPr>
            </w:pPr>
            <w:r>
              <w:rPr>
                <w:rFonts w:eastAsia="Times New Roman"/>
              </w:rPr>
              <w:t>5</w:t>
            </w:r>
          </w:p>
        </w:tc>
        <w:tc>
          <w:tcPr>
            <w:tcW w:w="3929" w:type="pct"/>
            <w:tcMar>
              <w:top w:w="15" w:type="dxa"/>
              <w:left w:w="15" w:type="dxa"/>
              <w:bottom w:w="15" w:type="dxa"/>
              <w:right w:w="15" w:type="dxa"/>
            </w:tcMar>
            <w:vAlign w:val="center"/>
            <w:hideMark/>
          </w:tcPr>
          <w:p w14:paraId="0758905B" w14:textId="77777777" w:rsidR="009A4A9F" w:rsidRDefault="009A4A9F" w:rsidP="00072507">
            <w:pPr>
              <w:spacing w:after="0"/>
              <w:rPr>
                <w:rFonts w:eastAsia="Times New Roman"/>
              </w:rPr>
            </w:pPr>
            <w:r>
              <w:rPr>
                <w:rFonts w:eastAsia="Times New Roman"/>
              </w:rPr>
              <w:t>1 or 2</w:t>
            </w:r>
          </w:p>
        </w:tc>
        <w:tc>
          <w:tcPr>
            <w:tcW w:w="914" w:type="pct"/>
            <w:tcMar>
              <w:top w:w="15" w:type="dxa"/>
              <w:left w:w="15" w:type="dxa"/>
              <w:bottom w:w="15" w:type="dxa"/>
              <w:right w:w="15" w:type="dxa"/>
            </w:tcMar>
            <w:vAlign w:val="center"/>
            <w:hideMark/>
          </w:tcPr>
          <w:p w14:paraId="6BA6A495" w14:textId="77777777" w:rsidR="009A4A9F" w:rsidRDefault="009A4A9F" w:rsidP="00072507">
            <w:pPr>
              <w:spacing w:after="0"/>
              <w:rPr>
                <w:rFonts w:eastAsia="Times New Roman"/>
              </w:rPr>
            </w:pPr>
            <w:r>
              <w:rPr>
                <w:rFonts w:eastAsia="Times New Roman"/>
              </w:rPr>
              <w:t>91,538</w:t>
            </w:r>
          </w:p>
        </w:tc>
      </w:tr>
      <w:tr w:rsidR="009A4A9F" w14:paraId="76F25C4F" w14:textId="77777777" w:rsidTr="00E9113B">
        <w:tc>
          <w:tcPr>
            <w:tcW w:w="157" w:type="pct"/>
            <w:tcMar>
              <w:top w:w="15" w:type="dxa"/>
              <w:left w:w="15" w:type="dxa"/>
              <w:bottom w:w="15" w:type="dxa"/>
              <w:right w:w="15" w:type="dxa"/>
            </w:tcMar>
            <w:vAlign w:val="center"/>
            <w:hideMark/>
          </w:tcPr>
          <w:p w14:paraId="1EB0B249" w14:textId="77777777" w:rsidR="009A4A9F" w:rsidRDefault="009A4A9F" w:rsidP="00072507">
            <w:pPr>
              <w:spacing w:after="0"/>
              <w:rPr>
                <w:rFonts w:eastAsia="Times New Roman"/>
              </w:rPr>
            </w:pPr>
            <w:r>
              <w:rPr>
                <w:rFonts w:eastAsia="Times New Roman"/>
              </w:rPr>
              <w:t>6</w:t>
            </w:r>
          </w:p>
        </w:tc>
        <w:tc>
          <w:tcPr>
            <w:tcW w:w="3929" w:type="pct"/>
            <w:tcMar>
              <w:top w:w="15" w:type="dxa"/>
              <w:left w:w="15" w:type="dxa"/>
              <w:bottom w:w="15" w:type="dxa"/>
              <w:right w:w="15" w:type="dxa"/>
            </w:tcMar>
            <w:vAlign w:val="center"/>
            <w:hideMark/>
          </w:tcPr>
          <w:p w14:paraId="7BB45F13" w14:textId="77777777" w:rsidR="009A4A9F" w:rsidRDefault="009A4A9F" w:rsidP="00072507">
            <w:pPr>
              <w:spacing w:after="0"/>
              <w:rPr>
                <w:rFonts w:eastAsia="Times New Roman"/>
              </w:rPr>
            </w:pPr>
            <w:r>
              <w:rPr>
                <w:rFonts w:eastAsia="Times New Roman"/>
              </w:rPr>
              <w:t>3 or 4</w:t>
            </w:r>
          </w:p>
        </w:tc>
        <w:tc>
          <w:tcPr>
            <w:tcW w:w="914" w:type="pct"/>
            <w:tcMar>
              <w:top w:w="15" w:type="dxa"/>
              <w:left w:w="15" w:type="dxa"/>
              <w:bottom w:w="15" w:type="dxa"/>
              <w:right w:w="15" w:type="dxa"/>
            </w:tcMar>
            <w:vAlign w:val="center"/>
            <w:hideMark/>
          </w:tcPr>
          <w:p w14:paraId="51B063D2" w14:textId="77777777" w:rsidR="009A4A9F" w:rsidRDefault="009A4A9F" w:rsidP="00072507">
            <w:pPr>
              <w:spacing w:after="0"/>
              <w:rPr>
                <w:rFonts w:eastAsia="Times New Roman"/>
              </w:rPr>
            </w:pPr>
            <w:r>
              <w:rPr>
                <w:rFonts w:eastAsia="Times New Roman"/>
              </w:rPr>
              <w:t>5,395</w:t>
            </w:r>
          </w:p>
        </w:tc>
      </w:tr>
      <w:tr w:rsidR="009A4A9F" w14:paraId="01927BE3" w14:textId="77777777" w:rsidTr="00E9113B">
        <w:tc>
          <w:tcPr>
            <w:tcW w:w="157" w:type="pct"/>
            <w:tcMar>
              <w:top w:w="15" w:type="dxa"/>
              <w:left w:w="15" w:type="dxa"/>
              <w:bottom w:w="15" w:type="dxa"/>
              <w:right w:w="15" w:type="dxa"/>
            </w:tcMar>
            <w:vAlign w:val="center"/>
            <w:hideMark/>
          </w:tcPr>
          <w:p w14:paraId="4ACC278D" w14:textId="77777777" w:rsidR="009A4A9F" w:rsidRDefault="009A4A9F" w:rsidP="00072507">
            <w:pPr>
              <w:spacing w:after="0"/>
              <w:rPr>
                <w:rFonts w:eastAsia="Times New Roman"/>
              </w:rPr>
            </w:pPr>
            <w:r>
              <w:rPr>
                <w:rFonts w:eastAsia="Times New Roman"/>
              </w:rPr>
              <w:t>7</w:t>
            </w:r>
          </w:p>
        </w:tc>
        <w:tc>
          <w:tcPr>
            <w:tcW w:w="3929" w:type="pct"/>
            <w:tcMar>
              <w:top w:w="15" w:type="dxa"/>
              <w:left w:w="15" w:type="dxa"/>
              <w:bottom w:w="15" w:type="dxa"/>
              <w:right w:w="15" w:type="dxa"/>
            </w:tcMar>
            <w:vAlign w:val="center"/>
            <w:hideMark/>
          </w:tcPr>
          <w:p w14:paraId="151638F2" w14:textId="77777777" w:rsidR="009A4A9F" w:rsidRDefault="009A4A9F" w:rsidP="00072507">
            <w:pPr>
              <w:spacing w:after="0"/>
              <w:rPr>
                <w:rFonts w:eastAsia="Times New Roman"/>
              </w:rPr>
            </w:pPr>
            <w:r>
              <w:rPr>
                <w:rFonts w:eastAsia="Times New Roman"/>
              </w:rPr>
              <w:t>5 and 6</w:t>
            </w:r>
          </w:p>
        </w:tc>
        <w:tc>
          <w:tcPr>
            <w:tcW w:w="914" w:type="pct"/>
            <w:tcMar>
              <w:top w:w="15" w:type="dxa"/>
              <w:left w:w="15" w:type="dxa"/>
              <w:bottom w:w="15" w:type="dxa"/>
              <w:right w:w="15" w:type="dxa"/>
            </w:tcMar>
            <w:vAlign w:val="center"/>
            <w:hideMark/>
          </w:tcPr>
          <w:p w14:paraId="109364E6" w14:textId="77777777" w:rsidR="009A4A9F" w:rsidRDefault="009A4A9F" w:rsidP="00072507">
            <w:pPr>
              <w:spacing w:after="0"/>
              <w:rPr>
                <w:rFonts w:eastAsia="Times New Roman"/>
              </w:rPr>
            </w:pPr>
            <w:r>
              <w:rPr>
                <w:rFonts w:eastAsia="Times New Roman"/>
              </w:rPr>
              <w:t>838</w:t>
            </w:r>
          </w:p>
        </w:tc>
      </w:tr>
      <w:tr w:rsidR="009A4A9F" w14:paraId="6A6472AF" w14:textId="77777777" w:rsidTr="00E9113B">
        <w:tc>
          <w:tcPr>
            <w:tcW w:w="157" w:type="pct"/>
            <w:tcMar>
              <w:top w:w="15" w:type="dxa"/>
              <w:left w:w="15" w:type="dxa"/>
              <w:bottom w:w="15" w:type="dxa"/>
              <w:right w:w="15" w:type="dxa"/>
            </w:tcMar>
            <w:vAlign w:val="center"/>
            <w:hideMark/>
          </w:tcPr>
          <w:p w14:paraId="6BA76D02" w14:textId="77777777" w:rsidR="009A4A9F" w:rsidRDefault="009A4A9F" w:rsidP="00072507">
            <w:pPr>
              <w:spacing w:after="0"/>
              <w:rPr>
                <w:rFonts w:eastAsia="Times New Roman"/>
              </w:rPr>
            </w:pPr>
            <w:r>
              <w:rPr>
                <w:rFonts w:eastAsia="Times New Roman"/>
              </w:rPr>
              <w:t>8</w:t>
            </w:r>
          </w:p>
        </w:tc>
        <w:tc>
          <w:tcPr>
            <w:tcW w:w="3929" w:type="pct"/>
            <w:tcMar>
              <w:top w:w="15" w:type="dxa"/>
              <w:left w:w="15" w:type="dxa"/>
              <w:bottom w:w="15" w:type="dxa"/>
              <w:right w:w="15" w:type="dxa"/>
            </w:tcMar>
            <w:vAlign w:val="center"/>
            <w:hideMark/>
          </w:tcPr>
          <w:p w14:paraId="110DD2C0" w14:textId="77777777" w:rsidR="009A4A9F" w:rsidRDefault="009A4A9F" w:rsidP="00072507">
            <w:pPr>
              <w:spacing w:after="0"/>
              <w:rPr>
                <w:rFonts w:eastAsia="Times New Roman"/>
              </w:rPr>
            </w:pPr>
            <w:r>
              <w:rPr>
                <w:rFonts w:eastAsia="Times New Roman"/>
              </w:rPr>
              <w:t>limit 7 to (english language and yr="2014 -Current" and (guideline or meta analysis or network meta-analysis or "scoping review" or "systematic review"))</w:t>
            </w:r>
          </w:p>
        </w:tc>
        <w:tc>
          <w:tcPr>
            <w:tcW w:w="914" w:type="pct"/>
            <w:tcMar>
              <w:top w:w="15" w:type="dxa"/>
              <w:left w:w="15" w:type="dxa"/>
              <w:bottom w:w="15" w:type="dxa"/>
              <w:right w:w="15" w:type="dxa"/>
            </w:tcMar>
            <w:vAlign w:val="center"/>
            <w:hideMark/>
          </w:tcPr>
          <w:p w14:paraId="5A5AD9DA" w14:textId="77777777" w:rsidR="009A4A9F" w:rsidRDefault="009A4A9F" w:rsidP="00072507">
            <w:pPr>
              <w:spacing w:after="0"/>
              <w:rPr>
                <w:rFonts w:eastAsia="Times New Roman"/>
              </w:rPr>
            </w:pPr>
            <w:r>
              <w:rPr>
                <w:rFonts w:eastAsia="Times New Roman"/>
              </w:rPr>
              <w:t>19</w:t>
            </w:r>
          </w:p>
        </w:tc>
      </w:tr>
    </w:tbl>
    <w:p w14:paraId="2A909265" w14:textId="77777777" w:rsidR="009A4A9F" w:rsidRDefault="009A4A9F" w:rsidP="009A4A9F"/>
    <w:p w14:paraId="15B1E90E" w14:textId="43BFC7D7" w:rsidR="003114D0" w:rsidRDefault="003114D0" w:rsidP="00666514"/>
    <w:sectPr w:rsidR="003114D0" w:rsidSect="001F1C68">
      <w:footerReference w:type="default" r:id="rId20"/>
      <w:endnotePr>
        <w:numFmt w:val="decimal"/>
      </w:endnotePr>
      <w:pgSz w:w="11906" w:h="16838"/>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CD90435" w14:textId="77777777" w:rsidR="00102107" w:rsidRDefault="00102107" w:rsidP="00B15943">
      <w:r>
        <w:separator/>
      </w:r>
    </w:p>
  </w:endnote>
  <w:endnote w:type="continuationSeparator" w:id="0">
    <w:p w14:paraId="4F43EDFB" w14:textId="77777777" w:rsidR="00102107" w:rsidRDefault="00102107" w:rsidP="00B15943">
      <w:r>
        <w:continuationSeparator/>
      </w:r>
    </w:p>
  </w:endnote>
  <w:endnote w:type="continuationNotice" w:id="1">
    <w:p w14:paraId="2FB703B7" w14:textId="77777777" w:rsidR="00102107" w:rsidRDefault="00102107" w:rsidP="00B1594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170DE93" w14:textId="06A3BEDE" w:rsidR="004C04CB" w:rsidRPr="004470EE" w:rsidRDefault="006F2986" w:rsidP="00B15943">
    <w:pPr>
      <w:pStyle w:val="Footer"/>
    </w:pPr>
    <w:sdt>
      <w:sdtPr>
        <w:id w:val="1488745784"/>
        <w:docPartObj>
          <w:docPartGallery w:val="Page Numbers (Bottom of Page)"/>
          <w:docPartUnique/>
        </w:docPartObj>
      </w:sdtPr>
      <w:sdtEndPr/>
      <w:sdtContent>
        <w:r w:rsidR="004C04CB" w:rsidRPr="004470EE">
          <w:fldChar w:fldCharType="begin"/>
        </w:r>
        <w:r w:rsidR="004C04CB" w:rsidRPr="004470EE">
          <w:instrText>PAGE   \* MERGEFORMAT</w:instrText>
        </w:r>
        <w:r w:rsidR="004C04CB" w:rsidRPr="004470EE">
          <w:fldChar w:fldCharType="separate"/>
        </w:r>
        <w:r w:rsidR="004C04CB" w:rsidRPr="004470EE">
          <w:t>2</w:t>
        </w:r>
        <w:r w:rsidR="004C04CB" w:rsidRPr="004470EE">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37F724D" w14:textId="77777777" w:rsidR="00102107" w:rsidRDefault="00102107" w:rsidP="00B15943">
      <w:r>
        <w:separator/>
      </w:r>
    </w:p>
  </w:footnote>
  <w:footnote w:type="continuationSeparator" w:id="0">
    <w:p w14:paraId="26B7ED71" w14:textId="77777777" w:rsidR="00102107" w:rsidRDefault="00102107" w:rsidP="00B15943">
      <w:r>
        <w:continuationSeparator/>
      </w:r>
    </w:p>
  </w:footnote>
  <w:footnote w:type="continuationNotice" w:id="1">
    <w:p w14:paraId="62410E73" w14:textId="77777777" w:rsidR="00102107" w:rsidRDefault="00102107" w:rsidP="00B15943"/>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471D6F"/>
    <w:multiLevelType w:val="multilevel"/>
    <w:tmpl w:val="AF3E688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1AD7CAA"/>
    <w:multiLevelType w:val="hybridMultilevel"/>
    <w:tmpl w:val="CE6A60E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3447763"/>
    <w:multiLevelType w:val="hybridMultilevel"/>
    <w:tmpl w:val="A4C0E0C2"/>
    <w:lvl w:ilvl="0" w:tplc="90C42A5E">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54C53F0"/>
    <w:multiLevelType w:val="multilevel"/>
    <w:tmpl w:val="CE1E04B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69543A7"/>
    <w:multiLevelType w:val="hybridMultilevel"/>
    <w:tmpl w:val="21AE77D4"/>
    <w:lvl w:ilvl="0" w:tplc="11843066">
      <w:start w:val="27"/>
      <w:numFmt w:val="bullet"/>
      <w:lvlText w:val="-"/>
      <w:lvlJc w:val="left"/>
      <w:pPr>
        <w:ind w:left="720" w:hanging="360"/>
      </w:pPr>
      <w:rPr>
        <w:rFonts w:ascii="Aptos" w:eastAsiaTheme="minorHAnsi" w:hAnsi="Apto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8F42274"/>
    <w:multiLevelType w:val="hybridMultilevel"/>
    <w:tmpl w:val="CF9640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C926A11"/>
    <w:multiLevelType w:val="hybridMultilevel"/>
    <w:tmpl w:val="ABA437DE"/>
    <w:lvl w:ilvl="0" w:tplc="08090017">
      <w:start w:val="1"/>
      <w:numFmt w:val="lowerLetter"/>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7" w15:restartNumberingAfterBreak="0">
    <w:nsid w:val="0D0F24AC"/>
    <w:multiLevelType w:val="hybridMultilevel"/>
    <w:tmpl w:val="A064A802"/>
    <w:lvl w:ilvl="0" w:tplc="08090011">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 w15:restartNumberingAfterBreak="0">
    <w:nsid w:val="0E4F1B27"/>
    <w:multiLevelType w:val="hybridMultilevel"/>
    <w:tmpl w:val="7CF8A528"/>
    <w:lvl w:ilvl="0" w:tplc="08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9" w15:restartNumberingAfterBreak="0">
    <w:nsid w:val="10A2414F"/>
    <w:multiLevelType w:val="hybridMultilevel"/>
    <w:tmpl w:val="6C625C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12224514"/>
    <w:multiLevelType w:val="hybridMultilevel"/>
    <w:tmpl w:val="B22846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13362C6B"/>
    <w:multiLevelType w:val="hybridMultilevel"/>
    <w:tmpl w:val="A512346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146D44EF"/>
    <w:multiLevelType w:val="hybridMultilevel"/>
    <w:tmpl w:val="AC1E6A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1C312CD5"/>
    <w:multiLevelType w:val="hybridMultilevel"/>
    <w:tmpl w:val="27924F40"/>
    <w:lvl w:ilvl="0" w:tplc="FFFFFFFF">
      <w:start w:val="1"/>
      <w:numFmt w:val="bullet"/>
      <w:lvlText w:val="o"/>
      <w:lvlJc w:val="left"/>
      <w:pPr>
        <w:ind w:left="1080" w:hanging="360"/>
      </w:pPr>
      <w:rPr>
        <w:rFonts w:ascii="Courier New" w:hAnsi="Courier New" w:cs="Courier New"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14" w15:restartNumberingAfterBreak="0">
    <w:nsid w:val="23716472"/>
    <w:multiLevelType w:val="hybridMultilevel"/>
    <w:tmpl w:val="09A07FC4"/>
    <w:lvl w:ilvl="0" w:tplc="08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5" w15:restartNumberingAfterBreak="0">
    <w:nsid w:val="25E215DD"/>
    <w:multiLevelType w:val="hybridMultilevel"/>
    <w:tmpl w:val="D78821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27FA619B"/>
    <w:multiLevelType w:val="multilevel"/>
    <w:tmpl w:val="855221C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30572A83"/>
    <w:multiLevelType w:val="hybridMultilevel"/>
    <w:tmpl w:val="199CE7BE"/>
    <w:lvl w:ilvl="0" w:tplc="90C42A5E">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321A3DE4"/>
    <w:multiLevelType w:val="multilevel"/>
    <w:tmpl w:val="3BFA762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32785C31"/>
    <w:multiLevelType w:val="multilevel"/>
    <w:tmpl w:val="34CA83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33EB698C"/>
    <w:multiLevelType w:val="multilevel"/>
    <w:tmpl w:val="D9425F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36620D98"/>
    <w:multiLevelType w:val="multilevel"/>
    <w:tmpl w:val="7AB2622C"/>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383041E4"/>
    <w:multiLevelType w:val="multilevel"/>
    <w:tmpl w:val="96EA03E2"/>
    <w:lvl w:ilvl="0">
      <w:start w:val="1"/>
      <w:numFmt w:val="decimal"/>
      <w:lvlText w:val="%1."/>
      <w:lvlJc w:val="left"/>
      <w:pPr>
        <w:ind w:left="360" w:hanging="360"/>
      </w:pPr>
      <w:rPr>
        <w:rFonts w:hint="default"/>
      </w:rPr>
    </w:lvl>
    <w:lvl w:ilvl="1">
      <w:start w:val="4"/>
      <w:numFmt w:val="decimal"/>
      <w:isLgl/>
      <w:lvlText w:val="%1.%2"/>
      <w:lvlJc w:val="left"/>
      <w:pPr>
        <w:ind w:left="370" w:hanging="37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23" w15:restartNumberingAfterBreak="0">
    <w:nsid w:val="39897644"/>
    <w:multiLevelType w:val="hybridMultilevel"/>
    <w:tmpl w:val="343C5846"/>
    <w:lvl w:ilvl="0" w:tplc="08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4" w15:restartNumberingAfterBreak="0">
    <w:nsid w:val="3E045A8B"/>
    <w:multiLevelType w:val="multilevel"/>
    <w:tmpl w:val="5286595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405117F4"/>
    <w:multiLevelType w:val="multilevel"/>
    <w:tmpl w:val="51720F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420D389E"/>
    <w:multiLevelType w:val="hybridMultilevel"/>
    <w:tmpl w:val="8F8EC6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450214AA"/>
    <w:multiLevelType w:val="hybridMultilevel"/>
    <w:tmpl w:val="015468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4E0F48A9"/>
    <w:multiLevelType w:val="hybridMultilevel"/>
    <w:tmpl w:val="A150F0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50F87A4E"/>
    <w:multiLevelType w:val="hybridMultilevel"/>
    <w:tmpl w:val="2DC8A758"/>
    <w:lvl w:ilvl="0" w:tplc="0809000F">
      <w:start w:val="1"/>
      <w:numFmt w:val="decimal"/>
      <w:lvlText w:val="%1."/>
      <w:lvlJc w:val="left"/>
      <w:pPr>
        <w:ind w:left="360" w:hanging="360"/>
      </w:pPr>
    </w:lvl>
    <w:lvl w:ilvl="1" w:tplc="08090019">
      <w:start w:val="1"/>
      <w:numFmt w:val="lowerLetter"/>
      <w:lvlText w:val="%2."/>
      <w:lvlJc w:val="left"/>
      <w:pPr>
        <w:ind w:left="1080" w:hanging="360"/>
      </w:pPr>
    </w:lvl>
    <w:lvl w:ilvl="2" w:tplc="0809001B">
      <w:start w:val="1"/>
      <w:numFmt w:val="lowerRoman"/>
      <w:lvlText w:val="%3."/>
      <w:lvlJc w:val="right"/>
      <w:pPr>
        <w:ind w:left="1800" w:hanging="180"/>
      </w:pPr>
    </w:lvl>
    <w:lvl w:ilvl="3" w:tplc="0809000F">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0" w15:restartNumberingAfterBreak="0">
    <w:nsid w:val="51C955F3"/>
    <w:multiLevelType w:val="multilevel"/>
    <w:tmpl w:val="DE424350"/>
    <w:lvl w:ilvl="0">
      <w:start w:val="1"/>
      <w:numFmt w:val="decimal"/>
      <w:pStyle w:val="Heading1"/>
      <w:lvlText w:val="%1"/>
      <w:lvlJc w:val="left"/>
      <w:pPr>
        <w:ind w:left="432" w:hanging="432"/>
      </w:pPr>
    </w:lvl>
    <w:lvl w:ilvl="1">
      <w:start w:val="1"/>
      <w:numFmt w:val="decimal"/>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1" w15:restartNumberingAfterBreak="0">
    <w:nsid w:val="5220564D"/>
    <w:multiLevelType w:val="multilevel"/>
    <w:tmpl w:val="C058A370"/>
    <w:lvl w:ilvl="0">
      <w:start w:val="1"/>
      <w:numFmt w:val="decimal"/>
      <w:lvlText w:val="%1"/>
      <w:lvlJc w:val="left"/>
      <w:pPr>
        <w:ind w:left="432" w:hanging="432"/>
      </w:p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2" w15:restartNumberingAfterBreak="0">
    <w:nsid w:val="55864FD5"/>
    <w:multiLevelType w:val="hybridMultilevel"/>
    <w:tmpl w:val="C08072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58532EBF"/>
    <w:multiLevelType w:val="hybridMultilevel"/>
    <w:tmpl w:val="7EF28CC6"/>
    <w:lvl w:ilvl="0" w:tplc="08090001">
      <w:start w:val="1"/>
      <w:numFmt w:val="bullet"/>
      <w:lvlText w:val=""/>
      <w:lvlJc w:val="left"/>
      <w:pPr>
        <w:ind w:left="360" w:hanging="360"/>
      </w:pPr>
      <w:rPr>
        <w:rFonts w:ascii="Symbol" w:hAnsi="Symbol" w:hint="default"/>
      </w:rPr>
    </w:lvl>
    <w:lvl w:ilvl="1" w:tplc="11843066">
      <w:start w:val="27"/>
      <w:numFmt w:val="bullet"/>
      <w:lvlText w:val="-"/>
      <w:lvlJc w:val="left"/>
      <w:pPr>
        <w:ind w:left="1080" w:hanging="360"/>
      </w:pPr>
      <w:rPr>
        <w:rFonts w:ascii="Aptos" w:eastAsiaTheme="minorHAnsi" w:hAnsi="Aptos" w:cstheme="minorBidi" w:hint="default"/>
      </w:r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34" w15:restartNumberingAfterBreak="0">
    <w:nsid w:val="588A7DBB"/>
    <w:multiLevelType w:val="hybridMultilevel"/>
    <w:tmpl w:val="6F30FB4E"/>
    <w:lvl w:ilvl="0" w:tplc="08BE9FEA">
      <w:start w:val="2"/>
      <w:numFmt w:val="bullet"/>
      <w:lvlText w:val="-"/>
      <w:lvlJc w:val="left"/>
      <w:pPr>
        <w:ind w:left="720" w:hanging="360"/>
      </w:pPr>
      <w:rPr>
        <w:rFonts w:ascii="Aptos" w:eastAsiaTheme="minorHAnsi" w:hAnsi="Apto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5B244603"/>
    <w:multiLevelType w:val="hybridMultilevel"/>
    <w:tmpl w:val="3B323FE8"/>
    <w:lvl w:ilvl="0" w:tplc="90C42A5E">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5DBE1D4C"/>
    <w:multiLevelType w:val="hybridMultilevel"/>
    <w:tmpl w:val="27D80A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6292570B"/>
    <w:multiLevelType w:val="hybridMultilevel"/>
    <w:tmpl w:val="A5AE76B2"/>
    <w:lvl w:ilvl="0" w:tplc="90C42A5E">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6D535662"/>
    <w:multiLevelType w:val="hybridMultilevel"/>
    <w:tmpl w:val="861C4038"/>
    <w:lvl w:ilvl="0" w:tplc="2B84ED3C">
      <w:start w:val="1"/>
      <w:numFmt w:val="bullet"/>
      <w:pStyle w:val="ListParagraph"/>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9" w15:restartNumberingAfterBreak="0">
    <w:nsid w:val="72D77C97"/>
    <w:multiLevelType w:val="hybridMultilevel"/>
    <w:tmpl w:val="2800D252"/>
    <w:lvl w:ilvl="0" w:tplc="B10CAF0E">
      <w:start w:val="2"/>
      <w:numFmt w:val="bullet"/>
      <w:lvlText w:val="-"/>
      <w:lvlJc w:val="left"/>
      <w:pPr>
        <w:ind w:left="1080" w:hanging="360"/>
      </w:pPr>
      <w:rPr>
        <w:rFonts w:ascii="Calibri" w:eastAsiaTheme="minorHAnsi" w:hAnsi="Calibri" w:cs="Calibr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40" w15:restartNumberingAfterBreak="0">
    <w:nsid w:val="79BF60D0"/>
    <w:multiLevelType w:val="multilevel"/>
    <w:tmpl w:val="C89A52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7A26447B"/>
    <w:multiLevelType w:val="hybridMultilevel"/>
    <w:tmpl w:val="E0B8962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 w15:restartNumberingAfterBreak="0">
    <w:nsid w:val="7B7F7E44"/>
    <w:multiLevelType w:val="hybridMultilevel"/>
    <w:tmpl w:val="C6309B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811634340">
    <w:abstractNumId w:val="25"/>
  </w:num>
  <w:num w:numId="2" w16cid:durableId="1527985751">
    <w:abstractNumId w:val="6"/>
  </w:num>
  <w:num w:numId="3" w16cid:durableId="1495803962">
    <w:abstractNumId w:val="22"/>
  </w:num>
  <w:num w:numId="4" w16cid:durableId="37054411">
    <w:abstractNumId w:val="10"/>
  </w:num>
  <w:num w:numId="5" w16cid:durableId="1352224519">
    <w:abstractNumId w:val="1"/>
  </w:num>
  <w:num w:numId="6" w16cid:durableId="1513180185">
    <w:abstractNumId w:val="15"/>
  </w:num>
  <w:num w:numId="7" w16cid:durableId="865288434">
    <w:abstractNumId w:val="26"/>
  </w:num>
  <w:num w:numId="8" w16cid:durableId="1368263986">
    <w:abstractNumId w:val="41"/>
  </w:num>
  <w:num w:numId="9" w16cid:durableId="1350370947">
    <w:abstractNumId w:val="0"/>
  </w:num>
  <w:num w:numId="10" w16cid:durableId="1966353602">
    <w:abstractNumId w:val="28"/>
  </w:num>
  <w:num w:numId="11" w16cid:durableId="895706082">
    <w:abstractNumId w:val="12"/>
  </w:num>
  <w:num w:numId="12" w16cid:durableId="1455442445">
    <w:abstractNumId w:val="5"/>
  </w:num>
  <w:num w:numId="13" w16cid:durableId="1732464256">
    <w:abstractNumId w:val="27"/>
  </w:num>
  <w:num w:numId="14" w16cid:durableId="632518719">
    <w:abstractNumId w:val="36"/>
  </w:num>
  <w:num w:numId="15" w16cid:durableId="198973636">
    <w:abstractNumId w:val="32"/>
  </w:num>
  <w:num w:numId="16" w16cid:durableId="624001020">
    <w:abstractNumId w:val="40"/>
  </w:num>
  <w:num w:numId="17" w16cid:durableId="138622115">
    <w:abstractNumId w:val="9"/>
  </w:num>
  <w:num w:numId="18" w16cid:durableId="1441493233">
    <w:abstractNumId w:val="21"/>
  </w:num>
  <w:num w:numId="19" w16cid:durableId="1806654529">
    <w:abstractNumId w:val="31"/>
  </w:num>
  <w:num w:numId="20" w16cid:durableId="595938722">
    <w:abstractNumId w:val="4"/>
  </w:num>
  <w:num w:numId="21" w16cid:durableId="564730547">
    <w:abstractNumId w:val="34"/>
  </w:num>
  <w:num w:numId="22" w16cid:durableId="553584257">
    <w:abstractNumId w:val="18"/>
  </w:num>
  <w:num w:numId="23" w16cid:durableId="704253600">
    <w:abstractNumId w:val="16"/>
  </w:num>
  <w:num w:numId="24" w16cid:durableId="1040856931">
    <w:abstractNumId w:val="14"/>
  </w:num>
  <w:num w:numId="25" w16cid:durableId="1056049112">
    <w:abstractNumId w:val="38"/>
  </w:num>
  <w:num w:numId="26" w16cid:durableId="1818255019">
    <w:abstractNumId w:val="23"/>
  </w:num>
  <w:num w:numId="27" w16cid:durableId="1345398754">
    <w:abstractNumId w:val="8"/>
  </w:num>
  <w:num w:numId="28" w16cid:durableId="1301105859">
    <w:abstractNumId w:val="11"/>
  </w:num>
  <w:num w:numId="29" w16cid:durableId="445394976">
    <w:abstractNumId w:val="33"/>
  </w:num>
  <w:num w:numId="30" w16cid:durableId="1966498424">
    <w:abstractNumId w:val="30"/>
  </w:num>
  <w:num w:numId="31" w16cid:durableId="1926182332">
    <w:abstractNumId w:val="19"/>
  </w:num>
  <w:num w:numId="32" w16cid:durableId="1793475901">
    <w:abstractNumId w:val="42"/>
  </w:num>
  <w:num w:numId="33" w16cid:durableId="905408794">
    <w:abstractNumId w:val="37"/>
  </w:num>
  <w:num w:numId="34" w16cid:durableId="1734885149">
    <w:abstractNumId w:val="2"/>
  </w:num>
  <w:num w:numId="35" w16cid:durableId="717706898">
    <w:abstractNumId w:val="35"/>
  </w:num>
  <w:num w:numId="36" w16cid:durableId="1741512141">
    <w:abstractNumId w:val="3"/>
  </w:num>
  <w:num w:numId="37" w16cid:durableId="410081153">
    <w:abstractNumId w:val="24"/>
  </w:num>
  <w:num w:numId="38" w16cid:durableId="1126966572">
    <w:abstractNumId w:val="17"/>
  </w:num>
  <w:num w:numId="39" w16cid:durableId="795950154">
    <w:abstractNumId w:val="20"/>
  </w:num>
  <w:num w:numId="40" w16cid:durableId="1761488270">
    <w:abstractNumId w:val="7"/>
  </w:num>
  <w:num w:numId="41" w16cid:durableId="86049209">
    <w:abstractNumId w:val="29"/>
  </w:num>
  <w:num w:numId="42" w16cid:durableId="1383217417">
    <w:abstractNumId w:val="39"/>
  </w:num>
  <w:num w:numId="43" w16cid:durableId="718357852">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hdrShapeDefaults>
    <o:shapedefaults v:ext="edit" spidmax="2050"/>
  </w:hdrShapeDefaults>
  <w:footnotePr>
    <w:footnote w:id="-1"/>
    <w:footnote w:id="0"/>
    <w:footnote w:id="1"/>
  </w:footnotePr>
  <w:endnotePr>
    <w:numFmt w:val="decimal"/>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HIS Vancouver (DO NOT DELETE OR SAVE)&lt;/Style&gt;&lt;LeftDelim&gt;{&lt;/LeftDelim&gt;&lt;RightDelim&gt;}&lt;/RightDelim&gt;&lt;FontName&gt;Aptos&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tvez5e2sapt2bew9xq590519pafee25rxvp&quot;&gt;Laser hair removal EndNote library Copy&lt;record-ids&gt;&lt;item&gt;57&lt;/item&gt;&lt;item&gt;58&lt;/item&gt;&lt;item&gt;59&lt;/item&gt;&lt;item&gt;64&lt;/item&gt;&lt;/record-ids&gt;&lt;/item&gt;&lt;/Libraries&gt;"/>
  </w:docVars>
  <w:rsids>
    <w:rsidRoot w:val="00AE7B08"/>
    <w:rsid w:val="00003D54"/>
    <w:rsid w:val="0000692F"/>
    <w:rsid w:val="00007A8F"/>
    <w:rsid w:val="00013BB7"/>
    <w:rsid w:val="00017636"/>
    <w:rsid w:val="00021F00"/>
    <w:rsid w:val="00023621"/>
    <w:rsid w:val="0002622F"/>
    <w:rsid w:val="00030406"/>
    <w:rsid w:val="00037D2C"/>
    <w:rsid w:val="00041337"/>
    <w:rsid w:val="000417C9"/>
    <w:rsid w:val="00047689"/>
    <w:rsid w:val="00047A34"/>
    <w:rsid w:val="00052073"/>
    <w:rsid w:val="00052939"/>
    <w:rsid w:val="000611B2"/>
    <w:rsid w:val="00061E20"/>
    <w:rsid w:val="00062D66"/>
    <w:rsid w:val="00062F6D"/>
    <w:rsid w:val="00063E70"/>
    <w:rsid w:val="00064AF9"/>
    <w:rsid w:val="00072507"/>
    <w:rsid w:val="00072F9E"/>
    <w:rsid w:val="000730C4"/>
    <w:rsid w:val="00074646"/>
    <w:rsid w:val="00075F6A"/>
    <w:rsid w:val="000773CF"/>
    <w:rsid w:val="0008022E"/>
    <w:rsid w:val="00081090"/>
    <w:rsid w:val="00085930"/>
    <w:rsid w:val="000906B0"/>
    <w:rsid w:val="000919B2"/>
    <w:rsid w:val="000956B3"/>
    <w:rsid w:val="000968FC"/>
    <w:rsid w:val="0009702A"/>
    <w:rsid w:val="000A0BF8"/>
    <w:rsid w:val="000A3BC5"/>
    <w:rsid w:val="000A4002"/>
    <w:rsid w:val="000A7AD5"/>
    <w:rsid w:val="000B27B0"/>
    <w:rsid w:val="000B2FFA"/>
    <w:rsid w:val="000B4D56"/>
    <w:rsid w:val="000B4E00"/>
    <w:rsid w:val="000C0458"/>
    <w:rsid w:val="000C0F6F"/>
    <w:rsid w:val="000C4F44"/>
    <w:rsid w:val="000C567B"/>
    <w:rsid w:val="000D3D67"/>
    <w:rsid w:val="000D4F30"/>
    <w:rsid w:val="000D7AE8"/>
    <w:rsid w:val="000D7DF1"/>
    <w:rsid w:val="000E0471"/>
    <w:rsid w:val="000E2370"/>
    <w:rsid w:val="000E291C"/>
    <w:rsid w:val="000E417F"/>
    <w:rsid w:val="000E4770"/>
    <w:rsid w:val="000E56C2"/>
    <w:rsid w:val="000E7C63"/>
    <w:rsid w:val="000F4243"/>
    <w:rsid w:val="000F7ABB"/>
    <w:rsid w:val="00100E78"/>
    <w:rsid w:val="00102107"/>
    <w:rsid w:val="00103DB5"/>
    <w:rsid w:val="001041E8"/>
    <w:rsid w:val="00104EDF"/>
    <w:rsid w:val="001059AB"/>
    <w:rsid w:val="001064FE"/>
    <w:rsid w:val="00106B6D"/>
    <w:rsid w:val="00110AF1"/>
    <w:rsid w:val="0011281B"/>
    <w:rsid w:val="00117651"/>
    <w:rsid w:val="00117902"/>
    <w:rsid w:val="001202B4"/>
    <w:rsid w:val="001225DC"/>
    <w:rsid w:val="001249A5"/>
    <w:rsid w:val="00131410"/>
    <w:rsid w:val="001357C4"/>
    <w:rsid w:val="0013581B"/>
    <w:rsid w:val="00135D72"/>
    <w:rsid w:val="001374D7"/>
    <w:rsid w:val="001421E9"/>
    <w:rsid w:val="00142AD6"/>
    <w:rsid w:val="00144947"/>
    <w:rsid w:val="001458EC"/>
    <w:rsid w:val="00145960"/>
    <w:rsid w:val="00145F4F"/>
    <w:rsid w:val="001475F8"/>
    <w:rsid w:val="00150B2C"/>
    <w:rsid w:val="00156B90"/>
    <w:rsid w:val="00157BDB"/>
    <w:rsid w:val="0016310D"/>
    <w:rsid w:val="001636EF"/>
    <w:rsid w:val="00165F1B"/>
    <w:rsid w:val="001662E1"/>
    <w:rsid w:val="001702E1"/>
    <w:rsid w:val="001707C2"/>
    <w:rsid w:val="00173D05"/>
    <w:rsid w:val="0017549E"/>
    <w:rsid w:val="00176E10"/>
    <w:rsid w:val="00180A35"/>
    <w:rsid w:val="00183DA4"/>
    <w:rsid w:val="001855CD"/>
    <w:rsid w:val="00190AE1"/>
    <w:rsid w:val="00192631"/>
    <w:rsid w:val="00193233"/>
    <w:rsid w:val="00194111"/>
    <w:rsid w:val="00194995"/>
    <w:rsid w:val="001960A3"/>
    <w:rsid w:val="001962E7"/>
    <w:rsid w:val="001A058F"/>
    <w:rsid w:val="001A0D97"/>
    <w:rsid w:val="001A3223"/>
    <w:rsid w:val="001A4773"/>
    <w:rsid w:val="001A4E6F"/>
    <w:rsid w:val="001B3AB4"/>
    <w:rsid w:val="001B5B7B"/>
    <w:rsid w:val="001B6521"/>
    <w:rsid w:val="001C0BB7"/>
    <w:rsid w:val="001C1D0C"/>
    <w:rsid w:val="001C2F99"/>
    <w:rsid w:val="001C34AB"/>
    <w:rsid w:val="001C4A07"/>
    <w:rsid w:val="001D0AA3"/>
    <w:rsid w:val="001D0DAF"/>
    <w:rsid w:val="001D2301"/>
    <w:rsid w:val="001D465A"/>
    <w:rsid w:val="001D4F89"/>
    <w:rsid w:val="001D5263"/>
    <w:rsid w:val="001D580C"/>
    <w:rsid w:val="001D5BC2"/>
    <w:rsid w:val="001E15AF"/>
    <w:rsid w:val="001E4984"/>
    <w:rsid w:val="001F1C68"/>
    <w:rsid w:val="001F4F4F"/>
    <w:rsid w:val="00200ACB"/>
    <w:rsid w:val="002024C7"/>
    <w:rsid w:val="0020513F"/>
    <w:rsid w:val="0020606A"/>
    <w:rsid w:val="0020687B"/>
    <w:rsid w:val="00210E82"/>
    <w:rsid w:val="002155DF"/>
    <w:rsid w:val="002158A0"/>
    <w:rsid w:val="0021677C"/>
    <w:rsid w:val="002173C6"/>
    <w:rsid w:val="002219D8"/>
    <w:rsid w:val="00221DE0"/>
    <w:rsid w:val="002240E9"/>
    <w:rsid w:val="0022452E"/>
    <w:rsid w:val="0022525B"/>
    <w:rsid w:val="002404CF"/>
    <w:rsid w:val="00240CB6"/>
    <w:rsid w:val="00243FD2"/>
    <w:rsid w:val="00244A86"/>
    <w:rsid w:val="002520FC"/>
    <w:rsid w:val="00252CCA"/>
    <w:rsid w:val="002544FA"/>
    <w:rsid w:val="00254AF2"/>
    <w:rsid w:val="00256BAB"/>
    <w:rsid w:val="0026000B"/>
    <w:rsid w:val="00260D8B"/>
    <w:rsid w:val="00262550"/>
    <w:rsid w:val="00262788"/>
    <w:rsid w:val="002639D4"/>
    <w:rsid w:val="00264EA2"/>
    <w:rsid w:val="00267304"/>
    <w:rsid w:val="00272C72"/>
    <w:rsid w:val="00273963"/>
    <w:rsid w:val="00274161"/>
    <w:rsid w:val="002766B9"/>
    <w:rsid w:val="002827C1"/>
    <w:rsid w:val="00282E5C"/>
    <w:rsid w:val="00283D31"/>
    <w:rsid w:val="00291198"/>
    <w:rsid w:val="00296F89"/>
    <w:rsid w:val="00297312"/>
    <w:rsid w:val="002A0EF4"/>
    <w:rsid w:val="002A1CB6"/>
    <w:rsid w:val="002A70D7"/>
    <w:rsid w:val="002C158C"/>
    <w:rsid w:val="002C1711"/>
    <w:rsid w:val="002C570D"/>
    <w:rsid w:val="002C702D"/>
    <w:rsid w:val="002D398F"/>
    <w:rsid w:val="002D5E8A"/>
    <w:rsid w:val="002E0181"/>
    <w:rsid w:val="002E3B80"/>
    <w:rsid w:val="002F3023"/>
    <w:rsid w:val="002F3BC4"/>
    <w:rsid w:val="002F6B3A"/>
    <w:rsid w:val="00303551"/>
    <w:rsid w:val="003114D0"/>
    <w:rsid w:val="00316DA1"/>
    <w:rsid w:val="00316F43"/>
    <w:rsid w:val="0031759D"/>
    <w:rsid w:val="00320E23"/>
    <w:rsid w:val="00322B0F"/>
    <w:rsid w:val="0032439A"/>
    <w:rsid w:val="00324CBB"/>
    <w:rsid w:val="00325E5F"/>
    <w:rsid w:val="00331426"/>
    <w:rsid w:val="00332003"/>
    <w:rsid w:val="003328A3"/>
    <w:rsid w:val="003401A2"/>
    <w:rsid w:val="00340625"/>
    <w:rsid w:val="00342313"/>
    <w:rsid w:val="00342A14"/>
    <w:rsid w:val="00345C1F"/>
    <w:rsid w:val="00347F08"/>
    <w:rsid w:val="00351EDD"/>
    <w:rsid w:val="00355E6D"/>
    <w:rsid w:val="00357675"/>
    <w:rsid w:val="00360776"/>
    <w:rsid w:val="00363868"/>
    <w:rsid w:val="00367B42"/>
    <w:rsid w:val="00371123"/>
    <w:rsid w:val="003718C0"/>
    <w:rsid w:val="00376D77"/>
    <w:rsid w:val="00380CE5"/>
    <w:rsid w:val="00381C7A"/>
    <w:rsid w:val="0038249B"/>
    <w:rsid w:val="00396E0F"/>
    <w:rsid w:val="00397FA1"/>
    <w:rsid w:val="003A13DB"/>
    <w:rsid w:val="003A7462"/>
    <w:rsid w:val="003B1908"/>
    <w:rsid w:val="003B2FF3"/>
    <w:rsid w:val="003B3DD5"/>
    <w:rsid w:val="003B6A15"/>
    <w:rsid w:val="003B76A2"/>
    <w:rsid w:val="003B7B3E"/>
    <w:rsid w:val="003C0555"/>
    <w:rsid w:val="003C0937"/>
    <w:rsid w:val="003C598A"/>
    <w:rsid w:val="003C5C1B"/>
    <w:rsid w:val="003C6705"/>
    <w:rsid w:val="003C6E2C"/>
    <w:rsid w:val="003D13C6"/>
    <w:rsid w:val="003D30F4"/>
    <w:rsid w:val="003D6987"/>
    <w:rsid w:val="003D7F19"/>
    <w:rsid w:val="003E03A2"/>
    <w:rsid w:val="003E1514"/>
    <w:rsid w:val="003E2103"/>
    <w:rsid w:val="003E2BAB"/>
    <w:rsid w:val="003E56E4"/>
    <w:rsid w:val="003E5C60"/>
    <w:rsid w:val="003E6011"/>
    <w:rsid w:val="003F0580"/>
    <w:rsid w:val="003F09A9"/>
    <w:rsid w:val="003F1BE1"/>
    <w:rsid w:val="003F2E33"/>
    <w:rsid w:val="003F3B26"/>
    <w:rsid w:val="003F52FD"/>
    <w:rsid w:val="00400565"/>
    <w:rsid w:val="00402168"/>
    <w:rsid w:val="00403A71"/>
    <w:rsid w:val="00404415"/>
    <w:rsid w:val="00404874"/>
    <w:rsid w:val="004051AA"/>
    <w:rsid w:val="00405A25"/>
    <w:rsid w:val="004061D0"/>
    <w:rsid w:val="00410628"/>
    <w:rsid w:val="00410F7A"/>
    <w:rsid w:val="00411397"/>
    <w:rsid w:val="00417851"/>
    <w:rsid w:val="004257A2"/>
    <w:rsid w:val="00426140"/>
    <w:rsid w:val="00427D44"/>
    <w:rsid w:val="0043105A"/>
    <w:rsid w:val="00436F3E"/>
    <w:rsid w:val="00444E04"/>
    <w:rsid w:val="00446523"/>
    <w:rsid w:val="004470EE"/>
    <w:rsid w:val="00451196"/>
    <w:rsid w:val="0045193E"/>
    <w:rsid w:val="00453F20"/>
    <w:rsid w:val="00454693"/>
    <w:rsid w:val="00454979"/>
    <w:rsid w:val="0045786A"/>
    <w:rsid w:val="0046183B"/>
    <w:rsid w:val="004626C6"/>
    <w:rsid w:val="00464E24"/>
    <w:rsid w:val="00466065"/>
    <w:rsid w:val="004713BF"/>
    <w:rsid w:val="00471E19"/>
    <w:rsid w:val="00473FBF"/>
    <w:rsid w:val="00481EF6"/>
    <w:rsid w:val="00482AB2"/>
    <w:rsid w:val="00483F03"/>
    <w:rsid w:val="00485126"/>
    <w:rsid w:val="00485D11"/>
    <w:rsid w:val="004938F5"/>
    <w:rsid w:val="00494BC6"/>
    <w:rsid w:val="004951D9"/>
    <w:rsid w:val="00496B74"/>
    <w:rsid w:val="00497312"/>
    <w:rsid w:val="00497B26"/>
    <w:rsid w:val="004A028F"/>
    <w:rsid w:val="004A0CDB"/>
    <w:rsid w:val="004A1F79"/>
    <w:rsid w:val="004A70FE"/>
    <w:rsid w:val="004B2AD7"/>
    <w:rsid w:val="004B3CA2"/>
    <w:rsid w:val="004B3D64"/>
    <w:rsid w:val="004B5F00"/>
    <w:rsid w:val="004B7694"/>
    <w:rsid w:val="004B7B0B"/>
    <w:rsid w:val="004C0353"/>
    <w:rsid w:val="004C04CB"/>
    <w:rsid w:val="004C0F68"/>
    <w:rsid w:val="004C0FD6"/>
    <w:rsid w:val="004C2A39"/>
    <w:rsid w:val="004C4C89"/>
    <w:rsid w:val="004C5DC9"/>
    <w:rsid w:val="004D00F7"/>
    <w:rsid w:val="004D1229"/>
    <w:rsid w:val="004D37B3"/>
    <w:rsid w:val="004D39CC"/>
    <w:rsid w:val="004E15E8"/>
    <w:rsid w:val="004E3A37"/>
    <w:rsid w:val="004E3F2E"/>
    <w:rsid w:val="004E4096"/>
    <w:rsid w:val="004E668C"/>
    <w:rsid w:val="004E6ED2"/>
    <w:rsid w:val="004F0B68"/>
    <w:rsid w:val="004F181A"/>
    <w:rsid w:val="004F2BCE"/>
    <w:rsid w:val="004F2DB8"/>
    <w:rsid w:val="004F40A3"/>
    <w:rsid w:val="00503B38"/>
    <w:rsid w:val="005103DF"/>
    <w:rsid w:val="00510E04"/>
    <w:rsid w:val="005128BE"/>
    <w:rsid w:val="005128D3"/>
    <w:rsid w:val="00513ECA"/>
    <w:rsid w:val="0051604C"/>
    <w:rsid w:val="00517EEB"/>
    <w:rsid w:val="005206EC"/>
    <w:rsid w:val="00525AEF"/>
    <w:rsid w:val="00531ABB"/>
    <w:rsid w:val="0053428A"/>
    <w:rsid w:val="005374A1"/>
    <w:rsid w:val="0054214F"/>
    <w:rsid w:val="00542A87"/>
    <w:rsid w:val="00544114"/>
    <w:rsid w:val="00547272"/>
    <w:rsid w:val="005524E9"/>
    <w:rsid w:val="00554057"/>
    <w:rsid w:val="00554C79"/>
    <w:rsid w:val="0055508B"/>
    <w:rsid w:val="00557547"/>
    <w:rsid w:val="0056157B"/>
    <w:rsid w:val="00563B6C"/>
    <w:rsid w:val="00564794"/>
    <w:rsid w:val="00564D92"/>
    <w:rsid w:val="00571792"/>
    <w:rsid w:val="005730D2"/>
    <w:rsid w:val="00573A0C"/>
    <w:rsid w:val="00573F60"/>
    <w:rsid w:val="005748EB"/>
    <w:rsid w:val="00577375"/>
    <w:rsid w:val="00577C00"/>
    <w:rsid w:val="00582CD2"/>
    <w:rsid w:val="00586A66"/>
    <w:rsid w:val="00587134"/>
    <w:rsid w:val="00587496"/>
    <w:rsid w:val="005924AA"/>
    <w:rsid w:val="00594BC4"/>
    <w:rsid w:val="00595823"/>
    <w:rsid w:val="005964B2"/>
    <w:rsid w:val="005A1524"/>
    <w:rsid w:val="005A3C58"/>
    <w:rsid w:val="005A3E12"/>
    <w:rsid w:val="005B3261"/>
    <w:rsid w:val="005B3442"/>
    <w:rsid w:val="005B4FCB"/>
    <w:rsid w:val="005B60A3"/>
    <w:rsid w:val="005B72E4"/>
    <w:rsid w:val="005C13E1"/>
    <w:rsid w:val="005C35C4"/>
    <w:rsid w:val="005C67FF"/>
    <w:rsid w:val="005D04EB"/>
    <w:rsid w:val="005D4028"/>
    <w:rsid w:val="005D4569"/>
    <w:rsid w:val="005D673D"/>
    <w:rsid w:val="005D7739"/>
    <w:rsid w:val="005E0696"/>
    <w:rsid w:val="005E13D7"/>
    <w:rsid w:val="005E2DE4"/>
    <w:rsid w:val="005E406A"/>
    <w:rsid w:val="005F5066"/>
    <w:rsid w:val="005F636F"/>
    <w:rsid w:val="005F6FDC"/>
    <w:rsid w:val="00600482"/>
    <w:rsid w:val="00602828"/>
    <w:rsid w:val="00602EAC"/>
    <w:rsid w:val="00605919"/>
    <w:rsid w:val="00606B87"/>
    <w:rsid w:val="00607698"/>
    <w:rsid w:val="00610246"/>
    <w:rsid w:val="00611333"/>
    <w:rsid w:val="006124A6"/>
    <w:rsid w:val="00614497"/>
    <w:rsid w:val="00614C11"/>
    <w:rsid w:val="00616FED"/>
    <w:rsid w:val="00621020"/>
    <w:rsid w:val="00621DA4"/>
    <w:rsid w:val="00630BA1"/>
    <w:rsid w:val="00630C32"/>
    <w:rsid w:val="00631257"/>
    <w:rsid w:val="0063159E"/>
    <w:rsid w:val="00633132"/>
    <w:rsid w:val="00633BE6"/>
    <w:rsid w:val="006453A2"/>
    <w:rsid w:val="00646B3F"/>
    <w:rsid w:val="00647160"/>
    <w:rsid w:val="006533D5"/>
    <w:rsid w:val="00657D2C"/>
    <w:rsid w:val="00660B2D"/>
    <w:rsid w:val="006619C6"/>
    <w:rsid w:val="00662ACF"/>
    <w:rsid w:val="006638E8"/>
    <w:rsid w:val="00665F36"/>
    <w:rsid w:val="00666514"/>
    <w:rsid w:val="0068048C"/>
    <w:rsid w:val="00680AC1"/>
    <w:rsid w:val="00681889"/>
    <w:rsid w:val="006845A7"/>
    <w:rsid w:val="0068660C"/>
    <w:rsid w:val="00687E42"/>
    <w:rsid w:val="0069417A"/>
    <w:rsid w:val="00694F4B"/>
    <w:rsid w:val="00696AD3"/>
    <w:rsid w:val="00697099"/>
    <w:rsid w:val="006A4DB4"/>
    <w:rsid w:val="006A4F43"/>
    <w:rsid w:val="006A6A4D"/>
    <w:rsid w:val="006A7330"/>
    <w:rsid w:val="006B12B1"/>
    <w:rsid w:val="006C2A59"/>
    <w:rsid w:val="006C706A"/>
    <w:rsid w:val="006D3557"/>
    <w:rsid w:val="006D49BE"/>
    <w:rsid w:val="006E39C0"/>
    <w:rsid w:val="006E560C"/>
    <w:rsid w:val="006E5F9D"/>
    <w:rsid w:val="006E6579"/>
    <w:rsid w:val="006E6AFE"/>
    <w:rsid w:val="006E770F"/>
    <w:rsid w:val="006F0358"/>
    <w:rsid w:val="006F03D6"/>
    <w:rsid w:val="006F0594"/>
    <w:rsid w:val="006F2986"/>
    <w:rsid w:val="006F3877"/>
    <w:rsid w:val="006F39F1"/>
    <w:rsid w:val="007010DC"/>
    <w:rsid w:val="007033B1"/>
    <w:rsid w:val="00705E7A"/>
    <w:rsid w:val="00707E2F"/>
    <w:rsid w:val="00712658"/>
    <w:rsid w:val="00714FA8"/>
    <w:rsid w:val="00717B20"/>
    <w:rsid w:val="00723CDC"/>
    <w:rsid w:val="007254E7"/>
    <w:rsid w:val="007261AC"/>
    <w:rsid w:val="00726691"/>
    <w:rsid w:val="00727C5B"/>
    <w:rsid w:val="00730917"/>
    <w:rsid w:val="00731710"/>
    <w:rsid w:val="007332A7"/>
    <w:rsid w:val="00733EBA"/>
    <w:rsid w:val="00740D58"/>
    <w:rsid w:val="00742850"/>
    <w:rsid w:val="00743F4B"/>
    <w:rsid w:val="00744D45"/>
    <w:rsid w:val="00745160"/>
    <w:rsid w:val="00745956"/>
    <w:rsid w:val="0074718E"/>
    <w:rsid w:val="0074775C"/>
    <w:rsid w:val="00747AFA"/>
    <w:rsid w:val="00753E21"/>
    <w:rsid w:val="00760C07"/>
    <w:rsid w:val="00761766"/>
    <w:rsid w:val="0076176A"/>
    <w:rsid w:val="00761F9A"/>
    <w:rsid w:val="00762D51"/>
    <w:rsid w:val="0076396F"/>
    <w:rsid w:val="007644BD"/>
    <w:rsid w:val="00767900"/>
    <w:rsid w:val="00767F94"/>
    <w:rsid w:val="007704C8"/>
    <w:rsid w:val="0077167E"/>
    <w:rsid w:val="0077417B"/>
    <w:rsid w:val="007812C0"/>
    <w:rsid w:val="00782201"/>
    <w:rsid w:val="00782A4B"/>
    <w:rsid w:val="00783323"/>
    <w:rsid w:val="00783CBC"/>
    <w:rsid w:val="00785D9C"/>
    <w:rsid w:val="007863DF"/>
    <w:rsid w:val="00787C09"/>
    <w:rsid w:val="00795327"/>
    <w:rsid w:val="007979BF"/>
    <w:rsid w:val="007A05A8"/>
    <w:rsid w:val="007A2A51"/>
    <w:rsid w:val="007A2E13"/>
    <w:rsid w:val="007A5CDF"/>
    <w:rsid w:val="007A7178"/>
    <w:rsid w:val="007B3938"/>
    <w:rsid w:val="007C09FF"/>
    <w:rsid w:val="007C0F53"/>
    <w:rsid w:val="007C3EC7"/>
    <w:rsid w:val="007C5DEF"/>
    <w:rsid w:val="007D7ACF"/>
    <w:rsid w:val="007E0178"/>
    <w:rsid w:val="007E03EA"/>
    <w:rsid w:val="007E16EE"/>
    <w:rsid w:val="007E4D6B"/>
    <w:rsid w:val="00801738"/>
    <w:rsid w:val="00804116"/>
    <w:rsid w:val="00804363"/>
    <w:rsid w:val="00806325"/>
    <w:rsid w:val="008121AF"/>
    <w:rsid w:val="008121C3"/>
    <w:rsid w:val="00812372"/>
    <w:rsid w:val="0081271B"/>
    <w:rsid w:val="0082060B"/>
    <w:rsid w:val="00822348"/>
    <w:rsid w:val="00822F24"/>
    <w:rsid w:val="00822F50"/>
    <w:rsid w:val="00823026"/>
    <w:rsid w:val="00826258"/>
    <w:rsid w:val="00831C19"/>
    <w:rsid w:val="00832E7C"/>
    <w:rsid w:val="00835B41"/>
    <w:rsid w:val="00836141"/>
    <w:rsid w:val="00837B89"/>
    <w:rsid w:val="00842994"/>
    <w:rsid w:val="00843F43"/>
    <w:rsid w:val="00845158"/>
    <w:rsid w:val="008500C0"/>
    <w:rsid w:val="00850AC8"/>
    <w:rsid w:val="00855B15"/>
    <w:rsid w:val="00857F5D"/>
    <w:rsid w:val="00862D4E"/>
    <w:rsid w:val="00863C49"/>
    <w:rsid w:val="008650E1"/>
    <w:rsid w:val="008711B9"/>
    <w:rsid w:val="0087156A"/>
    <w:rsid w:val="008719CE"/>
    <w:rsid w:val="008722BB"/>
    <w:rsid w:val="00876146"/>
    <w:rsid w:val="00876E48"/>
    <w:rsid w:val="00883261"/>
    <w:rsid w:val="008841C6"/>
    <w:rsid w:val="008841FA"/>
    <w:rsid w:val="008854E5"/>
    <w:rsid w:val="00885B59"/>
    <w:rsid w:val="00886BB2"/>
    <w:rsid w:val="008909BF"/>
    <w:rsid w:val="008919D1"/>
    <w:rsid w:val="00893F53"/>
    <w:rsid w:val="00895F50"/>
    <w:rsid w:val="008A39AA"/>
    <w:rsid w:val="008A6C2B"/>
    <w:rsid w:val="008B11E2"/>
    <w:rsid w:val="008B1DD1"/>
    <w:rsid w:val="008B3413"/>
    <w:rsid w:val="008B578C"/>
    <w:rsid w:val="008C2164"/>
    <w:rsid w:val="008C30D7"/>
    <w:rsid w:val="008C4542"/>
    <w:rsid w:val="008C5333"/>
    <w:rsid w:val="008D32EB"/>
    <w:rsid w:val="008E1AF6"/>
    <w:rsid w:val="008E7C5E"/>
    <w:rsid w:val="008F2111"/>
    <w:rsid w:val="008F25C4"/>
    <w:rsid w:val="008F2DD1"/>
    <w:rsid w:val="0090185F"/>
    <w:rsid w:val="00904818"/>
    <w:rsid w:val="009065F8"/>
    <w:rsid w:val="00906908"/>
    <w:rsid w:val="00907A1E"/>
    <w:rsid w:val="00911FC4"/>
    <w:rsid w:val="009155A2"/>
    <w:rsid w:val="00920E97"/>
    <w:rsid w:val="00924174"/>
    <w:rsid w:val="00926453"/>
    <w:rsid w:val="00930B8D"/>
    <w:rsid w:val="009322F5"/>
    <w:rsid w:val="00932AEC"/>
    <w:rsid w:val="00937AF0"/>
    <w:rsid w:val="00937B53"/>
    <w:rsid w:val="00940F13"/>
    <w:rsid w:val="00942920"/>
    <w:rsid w:val="00943348"/>
    <w:rsid w:val="009433EC"/>
    <w:rsid w:val="00945084"/>
    <w:rsid w:val="00950302"/>
    <w:rsid w:val="00951112"/>
    <w:rsid w:val="0095346A"/>
    <w:rsid w:val="0095593B"/>
    <w:rsid w:val="00956572"/>
    <w:rsid w:val="00957CE7"/>
    <w:rsid w:val="009628DA"/>
    <w:rsid w:val="0096598E"/>
    <w:rsid w:val="0096627F"/>
    <w:rsid w:val="009674BD"/>
    <w:rsid w:val="00970A75"/>
    <w:rsid w:val="0097143C"/>
    <w:rsid w:val="00975564"/>
    <w:rsid w:val="0098199F"/>
    <w:rsid w:val="0098667B"/>
    <w:rsid w:val="00987440"/>
    <w:rsid w:val="009900DE"/>
    <w:rsid w:val="00990F6E"/>
    <w:rsid w:val="0099169F"/>
    <w:rsid w:val="00992D19"/>
    <w:rsid w:val="0099492E"/>
    <w:rsid w:val="00996194"/>
    <w:rsid w:val="009A4A9F"/>
    <w:rsid w:val="009A5CD8"/>
    <w:rsid w:val="009B0B7C"/>
    <w:rsid w:val="009B7F99"/>
    <w:rsid w:val="009C007A"/>
    <w:rsid w:val="009C3C80"/>
    <w:rsid w:val="009C3ECE"/>
    <w:rsid w:val="009C4AC5"/>
    <w:rsid w:val="009D0234"/>
    <w:rsid w:val="009D5F9C"/>
    <w:rsid w:val="009D6965"/>
    <w:rsid w:val="009E10EC"/>
    <w:rsid w:val="009E1277"/>
    <w:rsid w:val="009E1934"/>
    <w:rsid w:val="009E24C9"/>
    <w:rsid w:val="009E2C5B"/>
    <w:rsid w:val="009E72D2"/>
    <w:rsid w:val="009F0AFB"/>
    <w:rsid w:val="009F5963"/>
    <w:rsid w:val="009F7081"/>
    <w:rsid w:val="009F70A2"/>
    <w:rsid w:val="00A0044F"/>
    <w:rsid w:val="00A019C3"/>
    <w:rsid w:val="00A0307C"/>
    <w:rsid w:val="00A039F5"/>
    <w:rsid w:val="00A05370"/>
    <w:rsid w:val="00A05AF5"/>
    <w:rsid w:val="00A10E11"/>
    <w:rsid w:val="00A11920"/>
    <w:rsid w:val="00A13C31"/>
    <w:rsid w:val="00A14482"/>
    <w:rsid w:val="00A26312"/>
    <w:rsid w:val="00A26FF1"/>
    <w:rsid w:val="00A27B3E"/>
    <w:rsid w:val="00A30A0D"/>
    <w:rsid w:val="00A30D1B"/>
    <w:rsid w:val="00A3190C"/>
    <w:rsid w:val="00A3307D"/>
    <w:rsid w:val="00A33197"/>
    <w:rsid w:val="00A331DC"/>
    <w:rsid w:val="00A33C34"/>
    <w:rsid w:val="00A3461E"/>
    <w:rsid w:val="00A34D9E"/>
    <w:rsid w:val="00A37C29"/>
    <w:rsid w:val="00A450A9"/>
    <w:rsid w:val="00A46D49"/>
    <w:rsid w:val="00A5012C"/>
    <w:rsid w:val="00A527FC"/>
    <w:rsid w:val="00A52892"/>
    <w:rsid w:val="00A544DC"/>
    <w:rsid w:val="00A549D0"/>
    <w:rsid w:val="00A561CD"/>
    <w:rsid w:val="00A575C2"/>
    <w:rsid w:val="00A602A0"/>
    <w:rsid w:val="00A6153D"/>
    <w:rsid w:val="00A62CCE"/>
    <w:rsid w:val="00A64995"/>
    <w:rsid w:val="00A67D2C"/>
    <w:rsid w:val="00A72871"/>
    <w:rsid w:val="00A73635"/>
    <w:rsid w:val="00A74272"/>
    <w:rsid w:val="00A76D82"/>
    <w:rsid w:val="00A80C2D"/>
    <w:rsid w:val="00A83E57"/>
    <w:rsid w:val="00A86370"/>
    <w:rsid w:val="00A875C4"/>
    <w:rsid w:val="00A91CA4"/>
    <w:rsid w:val="00A926B4"/>
    <w:rsid w:val="00A9410A"/>
    <w:rsid w:val="00A942B2"/>
    <w:rsid w:val="00A94953"/>
    <w:rsid w:val="00A957AC"/>
    <w:rsid w:val="00A96762"/>
    <w:rsid w:val="00A96DEF"/>
    <w:rsid w:val="00AA0195"/>
    <w:rsid w:val="00AA367A"/>
    <w:rsid w:val="00AA4EF1"/>
    <w:rsid w:val="00AA55C2"/>
    <w:rsid w:val="00AA6CBF"/>
    <w:rsid w:val="00AB5172"/>
    <w:rsid w:val="00AB5C5C"/>
    <w:rsid w:val="00AC2D21"/>
    <w:rsid w:val="00AC4FC8"/>
    <w:rsid w:val="00AC5453"/>
    <w:rsid w:val="00AC6198"/>
    <w:rsid w:val="00AC7AAE"/>
    <w:rsid w:val="00AD01E9"/>
    <w:rsid w:val="00AD3165"/>
    <w:rsid w:val="00AD3FC5"/>
    <w:rsid w:val="00AD6C84"/>
    <w:rsid w:val="00AE0894"/>
    <w:rsid w:val="00AE0B39"/>
    <w:rsid w:val="00AE0BF8"/>
    <w:rsid w:val="00AE1130"/>
    <w:rsid w:val="00AE3A95"/>
    <w:rsid w:val="00AE3D38"/>
    <w:rsid w:val="00AE637F"/>
    <w:rsid w:val="00AE7B08"/>
    <w:rsid w:val="00AF35DF"/>
    <w:rsid w:val="00AF661E"/>
    <w:rsid w:val="00AF6BB1"/>
    <w:rsid w:val="00AF7120"/>
    <w:rsid w:val="00B002A5"/>
    <w:rsid w:val="00B00CDB"/>
    <w:rsid w:val="00B02738"/>
    <w:rsid w:val="00B02D79"/>
    <w:rsid w:val="00B0548B"/>
    <w:rsid w:val="00B057F7"/>
    <w:rsid w:val="00B12D58"/>
    <w:rsid w:val="00B1581D"/>
    <w:rsid w:val="00B15943"/>
    <w:rsid w:val="00B21801"/>
    <w:rsid w:val="00B21B9C"/>
    <w:rsid w:val="00B22BAE"/>
    <w:rsid w:val="00B27107"/>
    <w:rsid w:val="00B273BA"/>
    <w:rsid w:val="00B37ED8"/>
    <w:rsid w:val="00B4099A"/>
    <w:rsid w:val="00B4162A"/>
    <w:rsid w:val="00B41EB4"/>
    <w:rsid w:val="00B44705"/>
    <w:rsid w:val="00B44BCC"/>
    <w:rsid w:val="00B47C7F"/>
    <w:rsid w:val="00B52F1B"/>
    <w:rsid w:val="00B54295"/>
    <w:rsid w:val="00B552FA"/>
    <w:rsid w:val="00B64BF5"/>
    <w:rsid w:val="00B673A6"/>
    <w:rsid w:val="00B706A9"/>
    <w:rsid w:val="00B80C12"/>
    <w:rsid w:val="00B81DE0"/>
    <w:rsid w:val="00B824CE"/>
    <w:rsid w:val="00B843C0"/>
    <w:rsid w:val="00B85C60"/>
    <w:rsid w:val="00B876E6"/>
    <w:rsid w:val="00B918B0"/>
    <w:rsid w:val="00B91AEB"/>
    <w:rsid w:val="00B92E75"/>
    <w:rsid w:val="00B93B66"/>
    <w:rsid w:val="00B961EC"/>
    <w:rsid w:val="00B9715C"/>
    <w:rsid w:val="00BA09B8"/>
    <w:rsid w:val="00BB03D8"/>
    <w:rsid w:val="00BB2E75"/>
    <w:rsid w:val="00BB4C73"/>
    <w:rsid w:val="00BB5FD0"/>
    <w:rsid w:val="00BC046F"/>
    <w:rsid w:val="00BC6162"/>
    <w:rsid w:val="00BC74D9"/>
    <w:rsid w:val="00BD00C4"/>
    <w:rsid w:val="00BD0528"/>
    <w:rsid w:val="00BD0F79"/>
    <w:rsid w:val="00BD378C"/>
    <w:rsid w:val="00BE0471"/>
    <w:rsid w:val="00BE2ED8"/>
    <w:rsid w:val="00BE664C"/>
    <w:rsid w:val="00BE76F0"/>
    <w:rsid w:val="00BF0E65"/>
    <w:rsid w:val="00BF1733"/>
    <w:rsid w:val="00BF1B1A"/>
    <w:rsid w:val="00BF2FE8"/>
    <w:rsid w:val="00C0144C"/>
    <w:rsid w:val="00C07B85"/>
    <w:rsid w:val="00C154B3"/>
    <w:rsid w:val="00C16FF1"/>
    <w:rsid w:val="00C22C1E"/>
    <w:rsid w:val="00C24602"/>
    <w:rsid w:val="00C310C8"/>
    <w:rsid w:val="00C312FA"/>
    <w:rsid w:val="00C32B2A"/>
    <w:rsid w:val="00C33431"/>
    <w:rsid w:val="00C33D10"/>
    <w:rsid w:val="00C33D89"/>
    <w:rsid w:val="00C364DE"/>
    <w:rsid w:val="00C40E67"/>
    <w:rsid w:val="00C440B5"/>
    <w:rsid w:val="00C44174"/>
    <w:rsid w:val="00C45678"/>
    <w:rsid w:val="00C45A98"/>
    <w:rsid w:val="00C469C6"/>
    <w:rsid w:val="00C472BE"/>
    <w:rsid w:val="00C47F9F"/>
    <w:rsid w:val="00C5045B"/>
    <w:rsid w:val="00C528BE"/>
    <w:rsid w:val="00C54884"/>
    <w:rsid w:val="00C54B80"/>
    <w:rsid w:val="00C55E99"/>
    <w:rsid w:val="00C56DD5"/>
    <w:rsid w:val="00C61AFA"/>
    <w:rsid w:val="00C626D2"/>
    <w:rsid w:val="00C63B16"/>
    <w:rsid w:val="00C70AEB"/>
    <w:rsid w:val="00C745D4"/>
    <w:rsid w:val="00C80E34"/>
    <w:rsid w:val="00C81809"/>
    <w:rsid w:val="00C8216A"/>
    <w:rsid w:val="00C822EF"/>
    <w:rsid w:val="00C82DAC"/>
    <w:rsid w:val="00C83312"/>
    <w:rsid w:val="00C84930"/>
    <w:rsid w:val="00C85BDC"/>
    <w:rsid w:val="00C87DD9"/>
    <w:rsid w:val="00C935CB"/>
    <w:rsid w:val="00C951A3"/>
    <w:rsid w:val="00C9667A"/>
    <w:rsid w:val="00CA1AF7"/>
    <w:rsid w:val="00CA60C8"/>
    <w:rsid w:val="00CA691F"/>
    <w:rsid w:val="00CA7A26"/>
    <w:rsid w:val="00CB16A5"/>
    <w:rsid w:val="00CB1813"/>
    <w:rsid w:val="00CB1F43"/>
    <w:rsid w:val="00CB3895"/>
    <w:rsid w:val="00CB408D"/>
    <w:rsid w:val="00CB4474"/>
    <w:rsid w:val="00CB4D12"/>
    <w:rsid w:val="00CB7C02"/>
    <w:rsid w:val="00CC220A"/>
    <w:rsid w:val="00CC2573"/>
    <w:rsid w:val="00CC2D3A"/>
    <w:rsid w:val="00CC61AD"/>
    <w:rsid w:val="00CD2184"/>
    <w:rsid w:val="00CD35DD"/>
    <w:rsid w:val="00CE1555"/>
    <w:rsid w:val="00CE1907"/>
    <w:rsid w:val="00CE3C9B"/>
    <w:rsid w:val="00CE57E9"/>
    <w:rsid w:val="00CE6220"/>
    <w:rsid w:val="00CF0A81"/>
    <w:rsid w:val="00CF1EB2"/>
    <w:rsid w:val="00CF2CAA"/>
    <w:rsid w:val="00CF529F"/>
    <w:rsid w:val="00CF7710"/>
    <w:rsid w:val="00D0297C"/>
    <w:rsid w:val="00D0363E"/>
    <w:rsid w:val="00D03719"/>
    <w:rsid w:val="00D059B8"/>
    <w:rsid w:val="00D121B8"/>
    <w:rsid w:val="00D12F20"/>
    <w:rsid w:val="00D166E6"/>
    <w:rsid w:val="00D16EEA"/>
    <w:rsid w:val="00D21C4C"/>
    <w:rsid w:val="00D220AF"/>
    <w:rsid w:val="00D22516"/>
    <w:rsid w:val="00D232E4"/>
    <w:rsid w:val="00D24A5B"/>
    <w:rsid w:val="00D25502"/>
    <w:rsid w:val="00D26394"/>
    <w:rsid w:val="00D27B40"/>
    <w:rsid w:val="00D3332C"/>
    <w:rsid w:val="00D35326"/>
    <w:rsid w:val="00D37F50"/>
    <w:rsid w:val="00D465D7"/>
    <w:rsid w:val="00D52303"/>
    <w:rsid w:val="00D52C0F"/>
    <w:rsid w:val="00D52FF0"/>
    <w:rsid w:val="00D53574"/>
    <w:rsid w:val="00D53653"/>
    <w:rsid w:val="00D54089"/>
    <w:rsid w:val="00D55DE2"/>
    <w:rsid w:val="00D55F3F"/>
    <w:rsid w:val="00D57C43"/>
    <w:rsid w:val="00D630A6"/>
    <w:rsid w:val="00D637A9"/>
    <w:rsid w:val="00D71B62"/>
    <w:rsid w:val="00D740D5"/>
    <w:rsid w:val="00D8781F"/>
    <w:rsid w:val="00D90875"/>
    <w:rsid w:val="00D96514"/>
    <w:rsid w:val="00D966C0"/>
    <w:rsid w:val="00D969F0"/>
    <w:rsid w:val="00D96A6B"/>
    <w:rsid w:val="00DA141F"/>
    <w:rsid w:val="00DA2813"/>
    <w:rsid w:val="00DA3FA4"/>
    <w:rsid w:val="00DA41F1"/>
    <w:rsid w:val="00DB1DD6"/>
    <w:rsid w:val="00DB210D"/>
    <w:rsid w:val="00DB2AB5"/>
    <w:rsid w:val="00DB4D0F"/>
    <w:rsid w:val="00DB5DE3"/>
    <w:rsid w:val="00DB624D"/>
    <w:rsid w:val="00DC1ECA"/>
    <w:rsid w:val="00DC6CD7"/>
    <w:rsid w:val="00DD0321"/>
    <w:rsid w:val="00DD22CE"/>
    <w:rsid w:val="00DD392B"/>
    <w:rsid w:val="00DD4625"/>
    <w:rsid w:val="00DD55D0"/>
    <w:rsid w:val="00DD63C2"/>
    <w:rsid w:val="00DE3B13"/>
    <w:rsid w:val="00DE43A4"/>
    <w:rsid w:val="00DE6762"/>
    <w:rsid w:val="00DF20EC"/>
    <w:rsid w:val="00DF39A7"/>
    <w:rsid w:val="00E02A20"/>
    <w:rsid w:val="00E0304D"/>
    <w:rsid w:val="00E031C7"/>
    <w:rsid w:val="00E042DE"/>
    <w:rsid w:val="00E0785A"/>
    <w:rsid w:val="00E100F4"/>
    <w:rsid w:val="00E129EF"/>
    <w:rsid w:val="00E13846"/>
    <w:rsid w:val="00E142C5"/>
    <w:rsid w:val="00E15108"/>
    <w:rsid w:val="00E1599E"/>
    <w:rsid w:val="00E1680D"/>
    <w:rsid w:val="00E20C1B"/>
    <w:rsid w:val="00E25A35"/>
    <w:rsid w:val="00E27008"/>
    <w:rsid w:val="00E341A6"/>
    <w:rsid w:val="00E344E1"/>
    <w:rsid w:val="00E345E4"/>
    <w:rsid w:val="00E36873"/>
    <w:rsid w:val="00E42A37"/>
    <w:rsid w:val="00E45047"/>
    <w:rsid w:val="00E63B75"/>
    <w:rsid w:val="00E65401"/>
    <w:rsid w:val="00E70AA2"/>
    <w:rsid w:val="00E710CB"/>
    <w:rsid w:val="00E7550C"/>
    <w:rsid w:val="00E75CCF"/>
    <w:rsid w:val="00E808D5"/>
    <w:rsid w:val="00E8107A"/>
    <w:rsid w:val="00E815E7"/>
    <w:rsid w:val="00E83766"/>
    <w:rsid w:val="00E841AF"/>
    <w:rsid w:val="00E84222"/>
    <w:rsid w:val="00E85907"/>
    <w:rsid w:val="00E9113B"/>
    <w:rsid w:val="00E91B14"/>
    <w:rsid w:val="00E96631"/>
    <w:rsid w:val="00EA4068"/>
    <w:rsid w:val="00EA4934"/>
    <w:rsid w:val="00EA49A9"/>
    <w:rsid w:val="00EB159C"/>
    <w:rsid w:val="00EB239A"/>
    <w:rsid w:val="00EB3D0A"/>
    <w:rsid w:val="00EB5226"/>
    <w:rsid w:val="00EB620C"/>
    <w:rsid w:val="00EB67CE"/>
    <w:rsid w:val="00EB7762"/>
    <w:rsid w:val="00EC157C"/>
    <w:rsid w:val="00EC32C2"/>
    <w:rsid w:val="00EC4C4B"/>
    <w:rsid w:val="00EC5312"/>
    <w:rsid w:val="00EC5B2F"/>
    <w:rsid w:val="00ED1723"/>
    <w:rsid w:val="00ED2927"/>
    <w:rsid w:val="00ED4CC5"/>
    <w:rsid w:val="00ED7C7F"/>
    <w:rsid w:val="00EE2373"/>
    <w:rsid w:val="00EE2957"/>
    <w:rsid w:val="00EE715C"/>
    <w:rsid w:val="00EE7C8B"/>
    <w:rsid w:val="00EF1B80"/>
    <w:rsid w:val="00EF3742"/>
    <w:rsid w:val="00EF55D0"/>
    <w:rsid w:val="00EF6783"/>
    <w:rsid w:val="00F020C4"/>
    <w:rsid w:val="00F03722"/>
    <w:rsid w:val="00F045E8"/>
    <w:rsid w:val="00F0513C"/>
    <w:rsid w:val="00F06446"/>
    <w:rsid w:val="00F07C2A"/>
    <w:rsid w:val="00F12C39"/>
    <w:rsid w:val="00F16EAC"/>
    <w:rsid w:val="00F21991"/>
    <w:rsid w:val="00F21CFC"/>
    <w:rsid w:val="00F22B75"/>
    <w:rsid w:val="00F30300"/>
    <w:rsid w:val="00F33735"/>
    <w:rsid w:val="00F36061"/>
    <w:rsid w:val="00F37C7F"/>
    <w:rsid w:val="00F40E22"/>
    <w:rsid w:val="00F44D3C"/>
    <w:rsid w:val="00F45684"/>
    <w:rsid w:val="00F50E47"/>
    <w:rsid w:val="00F52AC1"/>
    <w:rsid w:val="00F53D07"/>
    <w:rsid w:val="00F555A3"/>
    <w:rsid w:val="00F56A88"/>
    <w:rsid w:val="00F57166"/>
    <w:rsid w:val="00F604C8"/>
    <w:rsid w:val="00F61BC1"/>
    <w:rsid w:val="00F61FAA"/>
    <w:rsid w:val="00F63746"/>
    <w:rsid w:val="00F64CA8"/>
    <w:rsid w:val="00F64D86"/>
    <w:rsid w:val="00F72009"/>
    <w:rsid w:val="00F77843"/>
    <w:rsid w:val="00F82341"/>
    <w:rsid w:val="00F861D6"/>
    <w:rsid w:val="00F877AC"/>
    <w:rsid w:val="00F9057B"/>
    <w:rsid w:val="00F92B68"/>
    <w:rsid w:val="00F92BD7"/>
    <w:rsid w:val="00F96105"/>
    <w:rsid w:val="00FA0828"/>
    <w:rsid w:val="00FA0A2A"/>
    <w:rsid w:val="00FA0FD2"/>
    <w:rsid w:val="00FA4284"/>
    <w:rsid w:val="00FA4EEB"/>
    <w:rsid w:val="00FA5546"/>
    <w:rsid w:val="00FB150E"/>
    <w:rsid w:val="00FB221E"/>
    <w:rsid w:val="00FB54D7"/>
    <w:rsid w:val="00FB56D2"/>
    <w:rsid w:val="00FC1D54"/>
    <w:rsid w:val="00FC2C4C"/>
    <w:rsid w:val="00FD024E"/>
    <w:rsid w:val="00FD0428"/>
    <w:rsid w:val="00FD2A7F"/>
    <w:rsid w:val="00FD36B2"/>
    <w:rsid w:val="00FD467A"/>
    <w:rsid w:val="00FD60BD"/>
    <w:rsid w:val="07F8CA9B"/>
    <w:rsid w:val="3554439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76F484B"/>
  <w15:chartTrackingRefBased/>
  <w15:docId w15:val="{D315CC1E-1B36-489B-8FDA-FDCC4B9EF8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15943"/>
    <w:rPr>
      <w:rFonts w:ascii="Calibri" w:hAnsi="Calibri" w:cs="Calibri"/>
      <w:sz w:val="24"/>
      <w:szCs w:val="24"/>
      <w:shd w:val="clear" w:color="auto" w:fill="FFFFFF"/>
      <w:lang w:eastAsia="en-GB"/>
    </w:rPr>
  </w:style>
  <w:style w:type="paragraph" w:styleId="Heading1">
    <w:name w:val="heading 1"/>
    <w:basedOn w:val="Heading3"/>
    <w:next w:val="Normal"/>
    <w:link w:val="Heading1Char"/>
    <w:uiPriority w:val="9"/>
    <w:qFormat/>
    <w:rsid w:val="00EB620C"/>
    <w:pPr>
      <w:numPr>
        <w:ilvl w:val="0"/>
      </w:numPr>
      <w:spacing w:before="240" w:after="240" w:line="240" w:lineRule="auto"/>
      <w:outlineLvl w:val="0"/>
    </w:pPr>
    <w:rPr>
      <w:color w:val="009242"/>
    </w:rPr>
  </w:style>
  <w:style w:type="paragraph" w:styleId="Heading2">
    <w:name w:val="heading 2"/>
    <w:basedOn w:val="Normal"/>
    <w:next w:val="Normal"/>
    <w:link w:val="Heading2Char"/>
    <w:uiPriority w:val="9"/>
    <w:unhideWhenUsed/>
    <w:qFormat/>
    <w:rsid w:val="00C154B3"/>
    <w:pPr>
      <w:keepNext/>
      <w:keepLines/>
      <w:spacing w:before="240" w:after="240" w:line="240" w:lineRule="auto"/>
      <w:outlineLvl w:val="1"/>
    </w:pPr>
    <w:rPr>
      <w:rFonts w:eastAsiaTheme="majorEastAsia"/>
      <w:b/>
      <w:bCs/>
      <w:color w:val="009242"/>
    </w:rPr>
  </w:style>
  <w:style w:type="paragraph" w:styleId="Heading3">
    <w:name w:val="heading 3"/>
    <w:basedOn w:val="Normal"/>
    <w:next w:val="Normal"/>
    <w:link w:val="Heading3Char"/>
    <w:uiPriority w:val="9"/>
    <w:unhideWhenUsed/>
    <w:qFormat/>
    <w:rsid w:val="00243FD2"/>
    <w:pPr>
      <w:keepNext/>
      <w:keepLines/>
      <w:numPr>
        <w:ilvl w:val="2"/>
        <w:numId w:val="30"/>
      </w:numPr>
      <w:spacing w:before="160" w:after="80"/>
      <w:outlineLvl w:val="2"/>
    </w:pPr>
    <w:rPr>
      <w:rFonts w:eastAsiaTheme="majorEastAsia"/>
      <w:b/>
      <w:bCs/>
      <w:color w:val="2E74B5" w:themeColor="accent1" w:themeShade="BF"/>
      <w:sz w:val="28"/>
      <w:szCs w:val="28"/>
    </w:rPr>
  </w:style>
  <w:style w:type="paragraph" w:styleId="Heading4">
    <w:name w:val="heading 4"/>
    <w:basedOn w:val="Normal"/>
    <w:next w:val="Normal"/>
    <w:link w:val="Heading4Char"/>
    <w:uiPriority w:val="9"/>
    <w:unhideWhenUsed/>
    <w:qFormat/>
    <w:rsid w:val="00AE7B08"/>
    <w:pPr>
      <w:keepNext/>
      <w:keepLines/>
      <w:numPr>
        <w:ilvl w:val="3"/>
        <w:numId w:val="30"/>
      </w:numPr>
      <w:spacing w:before="80" w:after="40"/>
      <w:outlineLvl w:val="3"/>
    </w:pPr>
    <w:rPr>
      <w:rFonts w:eastAsiaTheme="majorEastAsia" w:cstheme="majorBidi"/>
      <w:i/>
      <w:iCs/>
      <w:color w:val="2E74B5" w:themeColor="accent1" w:themeShade="BF"/>
    </w:rPr>
  </w:style>
  <w:style w:type="paragraph" w:styleId="Heading5">
    <w:name w:val="heading 5"/>
    <w:basedOn w:val="Normal"/>
    <w:next w:val="Normal"/>
    <w:link w:val="Heading5Char"/>
    <w:uiPriority w:val="9"/>
    <w:unhideWhenUsed/>
    <w:qFormat/>
    <w:rsid w:val="00AE7B08"/>
    <w:pPr>
      <w:keepNext/>
      <w:keepLines/>
      <w:numPr>
        <w:ilvl w:val="4"/>
        <w:numId w:val="30"/>
      </w:numPr>
      <w:spacing w:before="80" w:after="40"/>
      <w:outlineLvl w:val="4"/>
    </w:pPr>
    <w:rPr>
      <w:rFonts w:eastAsiaTheme="majorEastAsia" w:cstheme="majorBidi"/>
      <w:color w:val="2E74B5" w:themeColor="accent1" w:themeShade="BF"/>
    </w:rPr>
  </w:style>
  <w:style w:type="paragraph" w:styleId="Heading6">
    <w:name w:val="heading 6"/>
    <w:basedOn w:val="Normal"/>
    <w:next w:val="Normal"/>
    <w:link w:val="Heading6Char"/>
    <w:uiPriority w:val="9"/>
    <w:semiHidden/>
    <w:unhideWhenUsed/>
    <w:qFormat/>
    <w:rsid w:val="00AE7B08"/>
    <w:pPr>
      <w:keepNext/>
      <w:keepLines/>
      <w:numPr>
        <w:ilvl w:val="5"/>
        <w:numId w:val="30"/>
      </w:numPr>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E7B08"/>
    <w:pPr>
      <w:keepNext/>
      <w:keepLines/>
      <w:numPr>
        <w:ilvl w:val="6"/>
        <w:numId w:val="30"/>
      </w:numPr>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E7B08"/>
    <w:pPr>
      <w:keepNext/>
      <w:keepLines/>
      <w:numPr>
        <w:ilvl w:val="7"/>
        <w:numId w:val="30"/>
      </w:numPr>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E7B08"/>
    <w:pPr>
      <w:keepNext/>
      <w:keepLines/>
      <w:numPr>
        <w:ilvl w:val="8"/>
        <w:numId w:val="30"/>
      </w:numPr>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B620C"/>
    <w:rPr>
      <w:rFonts w:ascii="Calibri" w:eastAsiaTheme="majorEastAsia" w:hAnsi="Calibri" w:cs="Calibri"/>
      <w:b/>
      <w:bCs/>
      <w:color w:val="009242"/>
      <w:sz w:val="28"/>
      <w:szCs w:val="28"/>
      <w:lang w:eastAsia="en-GB"/>
    </w:rPr>
  </w:style>
  <w:style w:type="character" w:customStyle="1" w:styleId="Heading2Char">
    <w:name w:val="Heading 2 Char"/>
    <w:basedOn w:val="DefaultParagraphFont"/>
    <w:link w:val="Heading2"/>
    <w:uiPriority w:val="9"/>
    <w:rsid w:val="00C154B3"/>
    <w:rPr>
      <w:rFonts w:ascii="Calibri" w:eastAsiaTheme="majorEastAsia" w:hAnsi="Calibri" w:cs="Calibri"/>
      <w:b/>
      <w:bCs/>
      <w:color w:val="009242"/>
      <w:sz w:val="24"/>
      <w:szCs w:val="24"/>
      <w:lang w:eastAsia="en-GB"/>
    </w:rPr>
  </w:style>
  <w:style w:type="character" w:customStyle="1" w:styleId="Heading3Char">
    <w:name w:val="Heading 3 Char"/>
    <w:basedOn w:val="DefaultParagraphFont"/>
    <w:link w:val="Heading3"/>
    <w:uiPriority w:val="9"/>
    <w:rsid w:val="00243FD2"/>
    <w:rPr>
      <w:rFonts w:ascii="Calibri" w:eastAsiaTheme="majorEastAsia" w:hAnsi="Calibri" w:cs="Calibri"/>
      <w:b/>
      <w:bCs/>
      <w:color w:val="2E74B5" w:themeColor="accent1" w:themeShade="BF"/>
      <w:sz w:val="28"/>
      <w:szCs w:val="28"/>
    </w:rPr>
  </w:style>
  <w:style w:type="character" w:customStyle="1" w:styleId="Heading4Char">
    <w:name w:val="Heading 4 Char"/>
    <w:basedOn w:val="DefaultParagraphFont"/>
    <w:link w:val="Heading4"/>
    <w:uiPriority w:val="9"/>
    <w:rsid w:val="00AE7B08"/>
    <w:rPr>
      <w:rFonts w:eastAsiaTheme="majorEastAsia" w:cstheme="majorBidi"/>
      <w:i/>
      <w:iCs/>
      <w:color w:val="2E74B5" w:themeColor="accent1" w:themeShade="BF"/>
    </w:rPr>
  </w:style>
  <w:style w:type="character" w:customStyle="1" w:styleId="Heading5Char">
    <w:name w:val="Heading 5 Char"/>
    <w:basedOn w:val="DefaultParagraphFont"/>
    <w:link w:val="Heading5"/>
    <w:uiPriority w:val="9"/>
    <w:rsid w:val="00AE7B08"/>
    <w:rPr>
      <w:rFonts w:eastAsiaTheme="majorEastAsia" w:cstheme="majorBidi"/>
      <w:color w:val="2E74B5" w:themeColor="accent1" w:themeShade="BF"/>
    </w:rPr>
  </w:style>
  <w:style w:type="character" w:customStyle="1" w:styleId="Heading6Char">
    <w:name w:val="Heading 6 Char"/>
    <w:basedOn w:val="DefaultParagraphFont"/>
    <w:link w:val="Heading6"/>
    <w:uiPriority w:val="9"/>
    <w:semiHidden/>
    <w:rsid w:val="00AE7B0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E7B0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E7B0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E7B08"/>
    <w:rPr>
      <w:rFonts w:eastAsiaTheme="majorEastAsia" w:cstheme="majorBidi"/>
      <w:color w:val="272727" w:themeColor="text1" w:themeTint="D8"/>
    </w:rPr>
  </w:style>
  <w:style w:type="paragraph" w:styleId="Title">
    <w:name w:val="Title"/>
    <w:basedOn w:val="Normal"/>
    <w:next w:val="Normal"/>
    <w:link w:val="TitleChar"/>
    <w:uiPriority w:val="10"/>
    <w:qFormat/>
    <w:rsid w:val="00DB624D"/>
    <w:pPr>
      <w:spacing w:after="80" w:line="240" w:lineRule="auto"/>
      <w:contextualSpacing/>
    </w:pPr>
    <w:rPr>
      <w:rFonts w:eastAsia="Times New Roman"/>
      <w:b/>
      <w:bCs/>
      <w:color w:val="FFFFFF" w:themeColor="background1"/>
      <w:spacing w:val="-10"/>
      <w:kern w:val="28"/>
      <w:sz w:val="40"/>
      <w:szCs w:val="40"/>
      <w:lang w:val="en-US"/>
    </w:rPr>
  </w:style>
  <w:style w:type="character" w:customStyle="1" w:styleId="TitleChar">
    <w:name w:val="Title Char"/>
    <w:basedOn w:val="DefaultParagraphFont"/>
    <w:link w:val="Title"/>
    <w:uiPriority w:val="10"/>
    <w:rsid w:val="00DB624D"/>
    <w:rPr>
      <w:rFonts w:ascii="Calibri" w:eastAsia="Times New Roman" w:hAnsi="Calibri" w:cs="Calibri"/>
      <w:b/>
      <w:bCs/>
      <w:color w:val="FFFFFF" w:themeColor="background1"/>
      <w:spacing w:val="-10"/>
      <w:kern w:val="28"/>
      <w:sz w:val="40"/>
      <w:szCs w:val="40"/>
      <w:lang w:val="en-US" w:eastAsia="en-GB"/>
    </w:rPr>
  </w:style>
  <w:style w:type="paragraph" w:styleId="Subtitle">
    <w:name w:val="Subtitle"/>
    <w:basedOn w:val="Normal"/>
    <w:next w:val="Normal"/>
    <w:link w:val="SubtitleChar"/>
    <w:uiPriority w:val="11"/>
    <w:qFormat/>
    <w:rsid w:val="00AE7B08"/>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E7B0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E7B08"/>
    <w:pPr>
      <w:spacing w:before="160"/>
      <w:jc w:val="center"/>
    </w:pPr>
    <w:rPr>
      <w:i/>
      <w:iCs/>
      <w:color w:val="404040" w:themeColor="text1" w:themeTint="BF"/>
    </w:rPr>
  </w:style>
  <w:style w:type="character" w:customStyle="1" w:styleId="QuoteChar">
    <w:name w:val="Quote Char"/>
    <w:basedOn w:val="DefaultParagraphFont"/>
    <w:link w:val="Quote"/>
    <w:uiPriority w:val="29"/>
    <w:rsid w:val="00AE7B08"/>
    <w:rPr>
      <w:i/>
      <w:iCs/>
      <w:color w:val="404040" w:themeColor="text1" w:themeTint="BF"/>
    </w:rPr>
  </w:style>
  <w:style w:type="paragraph" w:styleId="ListParagraph">
    <w:name w:val="List Paragraph"/>
    <w:basedOn w:val="Normal"/>
    <w:uiPriority w:val="34"/>
    <w:qFormat/>
    <w:rsid w:val="00C45A98"/>
    <w:pPr>
      <w:numPr>
        <w:numId w:val="25"/>
      </w:numPr>
      <w:spacing w:line="240" w:lineRule="auto"/>
      <w:ind w:left="714" w:hanging="357"/>
    </w:pPr>
  </w:style>
  <w:style w:type="character" w:styleId="IntenseEmphasis">
    <w:name w:val="Intense Emphasis"/>
    <w:basedOn w:val="DefaultParagraphFont"/>
    <w:uiPriority w:val="21"/>
    <w:qFormat/>
    <w:rsid w:val="00AE7B08"/>
    <w:rPr>
      <w:i/>
      <w:iCs/>
      <w:color w:val="2E74B5" w:themeColor="accent1" w:themeShade="BF"/>
    </w:rPr>
  </w:style>
  <w:style w:type="paragraph" w:styleId="IntenseQuote">
    <w:name w:val="Intense Quote"/>
    <w:basedOn w:val="Normal"/>
    <w:next w:val="Normal"/>
    <w:link w:val="IntenseQuoteChar"/>
    <w:uiPriority w:val="30"/>
    <w:qFormat/>
    <w:rsid w:val="00AE7B08"/>
    <w:pPr>
      <w:pBdr>
        <w:top w:val="single" w:sz="4" w:space="10" w:color="2E74B5" w:themeColor="accent1" w:themeShade="BF"/>
        <w:bottom w:val="single" w:sz="4" w:space="10" w:color="2E74B5" w:themeColor="accent1" w:themeShade="BF"/>
      </w:pBdr>
      <w:spacing w:before="360" w:after="360"/>
      <w:ind w:left="864" w:right="864"/>
      <w:jc w:val="center"/>
    </w:pPr>
    <w:rPr>
      <w:i/>
      <w:iCs/>
      <w:color w:val="2E74B5" w:themeColor="accent1" w:themeShade="BF"/>
    </w:rPr>
  </w:style>
  <w:style w:type="character" w:customStyle="1" w:styleId="IntenseQuoteChar">
    <w:name w:val="Intense Quote Char"/>
    <w:basedOn w:val="DefaultParagraphFont"/>
    <w:link w:val="IntenseQuote"/>
    <w:uiPriority w:val="30"/>
    <w:rsid w:val="00AE7B08"/>
    <w:rPr>
      <w:i/>
      <w:iCs/>
      <w:color w:val="2E74B5" w:themeColor="accent1" w:themeShade="BF"/>
    </w:rPr>
  </w:style>
  <w:style w:type="character" w:styleId="IntenseReference">
    <w:name w:val="Intense Reference"/>
    <w:basedOn w:val="DefaultParagraphFont"/>
    <w:uiPriority w:val="32"/>
    <w:qFormat/>
    <w:rsid w:val="00AE7B08"/>
    <w:rPr>
      <w:b/>
      <w:bCs/>
      <w:smallCaps/>
      <w:color w:val="2E74B5" w:themeColor="accent1" w:themeShade="BF"/>
      <w:spacing w:val="5"/>
    </w:rPr>
  </w:style>
  <w:style w:type="character" w:styleId="Hyperlink">
    <w:name w:val="Hyperlink"/>
    <w:basedOn w:val="DefaultParagraphFont"/>
    <w:uiPriority w:val="99"/>
    <w:unhideWhenUsed/>
    <w:rsid w:val="00AE7B08"/>
    <w:rPr>
      <w:color w:val="0563C1" w:themeColor="hyperlink"/>
      <w:u w:val="single"/>
    </w:rPr>
  </w:style>
  <w:style w:type="character" w:styleId="UnresolvedMention">
    <w:name w:val="Unresolved Mention"/>
    <w:basedOn w:val="DefaultParagraphFont"/>
    <w:uiPriority w:val="99"/>
    <w:semiHidden/>
    <w:unhideWhenUsed/>
    <w:rsid w:val="00AE7B08"/>
    <w:rPr>
      <w:color w:val="605E5C"/>
      <w:shd w:val="clear" w:color="auto" w:fill="E1DFDD"/>
    </w:rPr>
  </w:style>
  <w:style w:type="character" w:styleId="FollowedHyperlink">
    <w:name w:val="FollowedHyperlink"/>
    <w:basedOn w:val="DefaultParagraphFont"/>
    <w:uiPriority w:val="99"/>
    <w:semiHidden/>
    <w:unhideWhenUsed/>
    <w:rsid w:val="000A3BC5"/>
    <w:rPr>
      <w:color w:val="954F72" w:themeColor="followedHyperlink"/>
      <w:u w:val="single"/>
    </w:rPr>
  </w:style>
  <w:style w:type="character" w:customStyle="1" w:styleId="bibrecord-highlight-user">
    <w:name w:val="bibrecord-highlight-user"/>
    <w:basedOn w:val="DefaultParagraphFont"/>
    <w:rsid w:val="00D35326"/>
  </w:style>
  <w:style w:type="paragraph" w:styleId="Header">
    <w:name w:val="header"/>
    <w:basedOn w:val="Normal"/>
    <w:link w:val="HeaderChar"/>
    <w:uiPriority w:val="99"/>
    <w:unhideWhenUsed/>
    <w:rsid w:val="004C04CB"/>
    <w:pPr>
      <w:tabs>
        <w:tab w:val="center" w:pos="4513"/>
        <w:tab w:val="right" w:pos="9026"/>
      </w:tabs>
      <w:spacing w:after="0" w:line="240" w:lineRule="auto"/>
    </w:pPr>
  </w:style>
  <w:style w:type="character" w:customStyle="1" w:styleId="HeaderChar">
    <w:name w:val="Header Char"/>
    <w:basedOn w:val="DefaultParagraphFont"/>
    <w:link w:val="Header"/>
    <w:uiPriority w:val="99"/>
    <w:rsid w:val="004C04CB"/>
  </w:style>
  <w:style w:type="paragraph" w:styleId="Footer">
    <w:name w:val="footer"/>
    <w:basedOn w:val="Normal"/>
    <w:link w:val="FooterChar"/>
    <w:uiPriority w:val="99"/>
    <w:unhideWhenUsed/>
    <w:rsid w:val="007332A7"/>
    <w:pPr>
      <w:tabs>
        <w:tab w:val="center" w:pos="4513"/>
        <w:tab w:val="right" w:pos="9026"/>
      </w:tabs>
      <w:spacing w:after="0" w:line="240" w:lineRule="auto"/>
      <w:jc w:val="right"/>
    </w:pPr>
  </w:style>
  <w:style w:type="character" w:customStyle="1" w:styleId="FooterChar">
    <w:name w:val="Footer Char"/>
    <w:basedOn w:val="DefaultParagraphFont"/>
    <w:link w:val="Footer"/>
    <w:uiPriority w:val="99"/>
    <w:rsid w:val="007332A7"/>
    <w:rPr>
      <w:rFonts w:ascii="Calibri" w:hAnsi="Calibri" w:cs="Calibri"/>
      <w:sz w:val="24"/>
      <w:szCs w:val="24"/>
      <w:lang w:eastAsia="en-GB"/>
    </w:rPr>
  </w:style>
  <w:style w:type="table" w:styleId="TableGrid">
    <w:name w:val="Table Grid"/>
    <w:basedOn w:val="TableNormal"/>
    <w:uiPriority w:val="39"/>
    <w:rsid w:val="002C702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C364DE"/>
    <w:pPr>
      <w:spacing w:after="0"/>
      <w:jc w:val="center"/>
    </w:pPr>
    <w:rPr>
      <w:rFonts w:ascii="Aptos" w:hAnsi="Aptos"/>
      <w:noProof/>
      <w:sz w:val="22"/>
      <w:lang w:val="en-US"/>
    </w:rPr>
  </w:style>
  <w:style w:type="character" w:customStyle="1" w:styleId="EndNoteBibliographyTitleChar">
    <w:name w:val="EndNote Bibliography Title Char"/>
    <w:basedOn w:val="DefaultParagraphFont"/>
    <w:link w:val="EndNoteBibliographyTitle"/>
    <w:rsid w:val="00C364DE"/>
    <w:rPr>
      <w:rFonts w:ascii="Aptos" w:hAnsi="Aptos" w:cs="Calibri"/>
      <w:noProof/>
      <w:szCs w:val="24"/>
      <w:lang w:val="en-US" w:eastAsia="en-GB"/>
    </w:rPr>
  </w:style>
  <w:style w:type="paragraph" w:customStyle="1" w:styleId="EndNoteBibliography">
    <w:name w:val="EndNote Bibliography"/>
    <w:basedOn w:val="Normal"/>
    <w:link w:val="EndNoteBibliographyChar"/>
    <w:rsid w:val="00C364DE"/>
    <w:pPr>
      <w:spacing w:line="240" w:lineRule="auto"/>
    </w:pPr>
    <w:rPr>
      <w:rFonts w:ascii="Aptos" w:hAnsi="Aptos"/>
      <w:noProof/>
      <w:sz w:val="22"/>
      <w:lang w:val="en-US"/>
    </w:rPr>
  </w:style>
  <w:style w:type="character" w:customStyle="1" w:styleId="EndNoteBibliographyChar">
    <w:name w:val="EndNote Bibliography Char"/>
    <w:basedOn w:val="DefaultParagraphFont"/>
    <w:link w:val="EndNoteBibliography"/>
    <w:rsid w:val="00C364DE"/>
    <w:rPr>
      <w:rFonts w:ascii="Aptos" w:hAnsi="Aptos" w:cs="Calibri"/>
      <w:noProof/>
      <w:szCs w:val="24"/>
      <w:lang w:val="en-US" w:eastAsia="en-GB"/>
    </w:rPr>
  </w:style>
  <w:style w:type="paragraph" w:styleId="EndnoteText">
    <w:name w:val="endnote text"/>
    <w:basedOn w:val="Normal"/>
    <w:link w:val="EndnoteTextChar"/>
    <w:uiPriority w:val="99"/>
    <w:unhideWhenUsed/>
    <w:rsid w:val="00EF1B80"/>
    <w:pPr>
      <w:spacing w:after="0" w:line="240" w:lineRule="auto"/>
    </w:pPr>
    <w:rPr>
      <w:sz w:val="20"/>
      <w:szCs w:val="20"/>
    </w:rPr>
  </w:style>
  <w:style w:type="character" w:customStyle="1" w:styleId="EndnoteTextChar">
    <w:name w:val="Endnote Text Char"/>
    <w:basedOn w:val="DefaultParagraphFont"/>
    <w:link w:val="EndnoteText"/>
    <w:uiPriority w:val="99"/>
    <w:rsid w:val="00EF1B80"/>
    <w:rPr>
      <w:sz w:val="20"/>
      <w:szCs w:val="20"/>
    </w:rPr>
  </w:style>
  <w:style w:type="character" w:styleId="EndnoteReference">
    <w:name w:val="endnote reference"/>
    <w:basedOn w:val="DefaultParagraphFont"/>
    <w:uiPriority w:val="99"/>
    <w:unhideWhenUsed/>
    <w:rsid w:val="00EF1B80"/>
    <w:rPr>
      <w:vertAlign w:val="superscript"/>
    </w:rPr>
  </w:style>
  <w:style w:type="paragraph" w:styleId="Revision">
    <w:name w:val="Revision"/>
    <w:hidden/>
    <w:uiPriority w:val="99"/>
    <w:semiHidden/>
    <w:rsid w:val="00A94953"/>
    <w:pPr>
      <w:spacing w:after="0" w:line="240" w:lineRule="auto"/>
    </w:pPr>
  </w:style>
  <w:style w:type="character" w:styleId="CommentReference">
    <w:name w:val="annotation reference"/>
    <w:basedOn w:val="DefaultParagraphFont"/>
    <w:uiPriority w:val="99"/>
    <w:semiHidden/>
    <w:unhideWhenUsed/>
    <w:rsid w:val="00451196"/>
    <w:rPr>
      <w:sz w:val="16"/>
      <w:szCs w:val="16"/>
    </w:rPr>
  </w:style>
  <w:style w:type="paragraph" w:styleId="CommentText">
    <w:name w:val="annotation text"/>
    <w:basedOn w:val="Normal"/>
    <w:link w:val="CommentTextChar"/>
    <w:uiPriority w:val="99"/>
    <w:unhideWhenUsed/>
    <w:rsid w:val="00451196"/>
    <w:pPr>
      <w:spacing w:line="240" w:lineRule="auto"/>
    </w:pPr>
    <w:rPr>
      <w:sz w:val="20"/>
      <w:szCs w:val="20"/>
    </w:rPr>
  </w:style>
  <w:style w:type="character" w:customStyle="1" w:styleId="CommentTextChar">
    <w:name w:val="Comment Text Char"/>
    <w:basedOn w:val="DefaultParagraphFont"/>
    <w:link w:val="CommentText"/>
    <w:uiPriority w:val="99"/>
    <w:rsid w:val="00451196"/>
    <w:rPr>
      <w:sz w:val="20"/>
      <w:szCs w:val="20"/>
    </w:rPr>
  </w:style>
  <w:style w:type="paragraph" w:styleId="CommentSubject">
    <w:name w:val="annotation subject"/>
    <w:basedOn w:val="CommentText"/>
    <w:next w:val="CommentText"/>
    <w:link w:val="CommentSubjectChar"/>
    <w:uiPriority w:val="99"/>
    <w:semiHidden/>
    <w:unhideWhenUsed/>
    <w:rsid w:val="00451196"/>
    <w:rPr>
      <w:b/>
      <w:bCs/>
    </w:rPr>
  </w:style>
  <w:style w:type="character" w:customStyle="1" w:styleId="CommentSubjectChar">
    <w:name w:val="Comment Subject Char"/>
    <w:basedOn w:val="CommentTextChar"/>
    <w:link w:val="CommentSubject"/>
    <w:uiPriority w:val="99"/>
    <w:semiHidden/>
    <w:rsid w:val="00451196"/>
    <w:rPr>
      <w:b/>
      <w:bCs/>
      <w:sz w:val="20"/>
      <w:szCs w:val="20"/>
    </w:rPr>
  </w:style>
  <w:style w:type="character" w:styleId="Mention">
    <w:name w:val="Mention"/>
    <w:basedOn w:val="DefaultParagraphFont"/>
    <w:uiPriority w:val="99"/>
    <w:unhideWhenUsed/>
    <w:rsid w:val="00660B2D"/>
    <w:rPr>
      <w:color w:val="2B579A"/>
      <w:shd w:val="clear" w:color="auto" w:fill="E1DFDD"/>
    </w:rPr>
  </w:style>
  <w:style w:type="paragraph" w:styleId="TOCHeading">
    <w:name w:val="TOC Heading"/>
    <w:basedOn w:val="Heading1"/>
    <w:next w:val="Normal"/>
    <w:uiPriority w:val="39"/>
    <w:unhideWhenUsed/>
    <w:qFormat/>
    <w:rsid w:val="00EB239A"/>
    <w:pPr>
      <w:numPr>
        <w:numId w:val="0"/>
      </w:numPr>
      <w:spacing w:line="259" w:lineRule="auto"/>
      <w:outlineLvl w:val="9"/>
    </w:pPr>
    <w:rPr>
      <w:color w:val="009A46"/>
      <w:kern w:val="0"/>
      <w:sz w:val="32"/>
      <w:szCs w:val="32"/>
      <w:shd w:val="clear" w:color="auto" w:fill="auto"/>
      <w14:ligatures w14:val="none"/>
    </w:rPr>
  </w:style>
  <w:style w:type="paragraph" w:styleId="TOC1">
    <w:name w:val="toc 1"/>
    <w:basedOn w:val="Normal"/>
    <w:next w:val="Normal"/>
    <w:autoRedefine/>
    <w:uiPriority w:val="39"/>
    <w:unhideWhenUsed/>
    <w:rsid w:val="00A26312"/>
    <w:pPr>
      <w:spacing w:after="100"/>
    </w:pPr>
  </w:style>
  <w:style w:type="paragraph" w:styleId="TOC2">
    <w:name w:val="toc 2"/>
    <w:basedOn w:val="Normal"/>
    <w:next w:val="Normal"/>
    <w:autoRedefine/>
    <w:uiPriority w:val="39"/>
    <w:unhideWhenUsed/>
    <w:rsid w:val="00A26312"/>
    <w:pPr>
      <w:spacing w:after="100"/>
      <w:ind w:left="240"/>
    </w:pPr>
  </w:style>
  <w:style w:type="table" w:styleId="LightList-Accent5">
    <w:name w:val="Light List Accent 5"/>
    <w:basedOn w:val="TableNormal"/>
    <w:uiPriority w:val="61"/>
    <w:rsid w:val="00EB5226"/>
    <w:pPr>
      <w:spacing w:after="0" w:line="240" w:lineRule="auto"/>
    </w:pPr>
    <w:rPr>
      <w:rFonts w:ascii="Arial" w:hAnsi="Arial" w:cs="Arial"/>
      <w:kern w:val="0"/>
      <w14:ligatures w14:val="none"/>
    </w:rPr>
    <w:tblPr>
      <w:tblStyleRowBandSize w:val="1"/>
      <w:tblStyleColBandSize w:val="1"/>
      <w:tblBorders>
        <w:top w:val="single" w:sz="8" w:space="0" w:color="4472C4" w:themeColor="accent5"/>
        <w:left w:val="single" w:sz="8" w:space="0" w:color="4472C4" w:themeColor="accent5"/>
        <w:bottom w:val="single" w:sz="8" w:space="0" w:color="4472C4" w:themeColor="accent5"/>
        <w:right w:val="single" w:sz="8" w:space="0" w:color="4472C4" w:themeColor="accent5"/>
      </w:tblBorders>
    </w:tblPr>
    <w:tblStylePr w:type="firstRow">
      <w:pPr>
        <w:spacing w:before="0" w:after="0" w:line="240" w:lineRule="auto"/>
      </w:pPr>
      <w:rPr>
        <w:b/>
        <w:bCs/>
        <w:color w:val="FFFFFF" w:themeColor="background1"/>
      </w:rPr>
      <w:tblPr/>
      <w:tcPr>
        <w:shd w:val="clear" w:color="auto" w:fill="4472C4" w:themeFill="accent5"/>
      </w:tcPr>
    </w:tblStylePr>
    <w:tblStylePr w:type="lastRow">
      <w:pPr>
        <w:spacing w:before="0" w:after="0" w:line="240" w:lineRule="auto"/>
      </w:pPr>
      <w:rPr>
        <w:b/>
        <w:bCs/>
      </w:rPr>
      <w:tblPr/>
      <w:tcPr>
        <w:tcBorders>
          <w:top w:val="double" w:sz="6" w:space="0" w:color="4472C4" w:themeColor="accent5"/>
          <w:left w:val="single" w:sz="8" w:space="0" w:color="4472C4" w:themeColor="accent5"/>
          <w:bottom w:val="single" w:sz="8" w:space="0" w:color="4472C4" w:themeColor="accent5"/>
          <w:right w:val="single" w:sz="8" w:space="0" w:color="4472C4" w:themeColor="accent5"/>
        </w:tcBorders>
      </w:tcPr>
    </w:tblStylePr>
    <w:tblStylePr w:type="firstCol">
      <w:rPr>
        <w:b/>
        <w:bCs/>
      </w:rPr>
    </w:tblStylePr>
    <w:tblStylePr w:type="lastCol">
      <w:rPr>
        <w:b/>
        <w:bCs/>
      </w:rPr>
    </w:tblStylePr>
    <w:tblStylePr w:type="band1Vert">
      <w:tblPr/>
      <w:tcPr>
        <w:tcBorders>
          <w:top w:val="single" w:sz="8" w:space="0" w:color="4472C4" w:themeColor="accent5"/>
          <w:left w:val="single" w:sz="8" w:space="0" w:color="4472C4" w:themeColor="accent5"/>
          <w:bottom w:val="single" w:sz="8" w:space="0" w:color="4472C4" w:themeColor="accent5"/>
          <w:right w:val="single" w:sz="8" w:space="0" w:color="4472C4" w:themeColor="accent5"/>
        </w:tcBorders>
      </w:tcPr>
    </w:tblStylePr>
    <w:tblStylePr w:type="band1Horz">
      <w:tblPr/>
      <w:tcPr>
        <w:tcBorders>
          <w:top w:val="single" w:sz="8" w:space="0" w:color="4472C4" w:themeColor="accent5"/>
          <w:left w:val="single" w:sz="8" w:space="0" w:color="4472C4" w:themeColor="accent5"/>
          <w:bottom w:val="single" w:sz="8" w:space="0" w:color="4472C4" w:themeColor="accent5"/>
          <w:right w:val="single" w:sz="8" w:space="0" w:color="4472C4" w:themeColor="accent5"/>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0495464">
      <w:bodyDiv w:val="1"/>
      <w:marLeft w:val="0"/>
      <w:marRight w:val="0"/>
      <w:marTop w:val="0"/>
      <w:marBottom w:val="0"/>
      <w:divBdr>
        <w:top w:val="none" w:sz="0" w:space="0" w:color="auto"/>
        <w:left w:val="none" w:sz="0" w:space="0" w:color="auto"/>
        <w:bottom w:val="none" w:sz="0" w:space="0" w:color="auto"/>
        <w:right w:val="none" w:sz="0" w:space="0" w:color="auto"/>
      </w:divBdr>
      <w:divsChild>
        <w:div w:id="227112832">
          <w:marLeft w:val="0"/>
          <w:marRight w:val="0"/>
          <w:marTop w:val="0"/>
          <w:marBottom w:val="0"/>
          <w:divBdr>
            <w:top w:val="none" w:sz="0" w:space="0" w:color="auto"/>
            <w:left w:val="none" w:sz="0" w:space="0" w:color="auto"/>
            <w:bottom w:val="none" w:sz="0" w:space="0" w:color="auto"/>
            <w:right w:val="none" w:sz="0" w:space="0" w:color="auto"/>
          </w:divBdr>
          <w:divsChild>
            <w:div w:id="258107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6864482">
      <w:bodyDiv w:val="1"/>
      <w:marLeft w:val="0"/>
      <w:marRight w:val="0"/>
      <w:marTop w:val="0"/>
      <w:marBottom w:val="0"/>
      <w:divBdr>
        <w:top w:val="none" w:sz="0" w:space="0" w:color="auto"/>
        <w:left w:val="none" w:sz="0" w:space="0" w:color="auto"/>
        <w:bottom w:val="none" w:sz="0" w:space="0" w:color="auto"/>
        <w:right w:val="none" w:sz="0" w:space="0" w:color="auto"/>
      </w:divBdr>
    </w:div>
    <w:div w:id="380909180">
      <w:bodyDiv w:val="1"/>
      <w:marLeft w:val="0"/>
      <w:marRight w:val="0"/>
      <w:marTop w:val="0"/>
      <w:marBottom w:val="0"/>
      <w:divBdr>
        <w:top w:val="none" w:sz="0" w:space="0" w:color="auto"/>
        <w:left w:val="none" w:sz="0" w:space="0" w:color="auto"/>
        <w:bottom w:val="none" w:sz="0" w:space="0" w:color="auto"/>
        <w:right w:val="none" w:sz="0" w:space="0" w:color="auto"/>
      </w:divBdr>
    </w:div>
    <w:div w:id="498541376">
      <w:bodyDiv w:val="1"/>
      <w:marLeft w:val="0"/>
      <w:marRight w:val="0"/>
      <w:marTop w:val="0"/>
      <w:marBottom w:val="0"/>
      <w:divBdr>
        <w:top w:val="none" w:sz="0" w:space="0" w:color="auto"/>
        <w:left w:val="none" w:sz="0" w:space="0" w:color="auto"/>
        <w:bottom w:val="none" w:sz="0" w:space="0" w:color="auto"/>
        <w:right w:val="none" w:sz="0" w:space="0" w:color="auto"/>
      </w:divBdr>
    </w:div>
    <w:div w:id="710611465">
      <w:bodyDiv w:val="1"/>
      <w:marLeft w:val="0"/>
      <w:marRight w:val="0"/>
      <w:marTop w:val="0"/>
      <w:marBottom w:val="0"/>
      <w:divBdr>
        <w:top w:val="none" w:sz="0" w:space="0" w:color="auto"/>
        <w:left w:val="none" w:sz="0" w:space="0" w:color="auto"/>
        <w:bottom w:val="none" w:sz="0" w:space="0" w:color="auto"/>
        <w:right w:val="none" w:sz="0" w:space="0" w:color="auto"/>
      </w:divBdr>
    </w:div>
    <w:div w:id="770320234">
      <w:bodyDiv w:val="1"/>
      <w:marLeft w:val="0"/>
      <w:marRight w:val="0"/>
      <w:marTop w:val="0"/>
      <w:marBottom w:val="0"/>
      <w:divBdr>
        <w:top w:val="none" w:sz="0" w:space="0" w:color="auto"/>
        <w:left w:val="none" w:sz="0" w:space="0" w:color="auto"/>
        <w:bottom w:val="none" w:sz="0" w:space="0" w:color="auto"/>
        <w:right w:val="none" w:sz="0" w:space="0" w:color="auto"/>
      </w:divBdr>
      <w:divsChild>
        <w:div w:id="556665681">
          <w:marLeft w:val="0"/>
          <w:marRight w:val="0"/>
          <w:marTop w:val="0"/>
          <w:marBottom w:val="0"/>
          <w:divBdr>
            <w:top w:val="none" w:sz="0" w:space="0" w:color="auto"/>
            <w:left w:val="none" w:sz="0" w:space="0" w:color="auto"/>
            <w:bottom w:val="none" w:sz="0" w:space="0" w:color="auto"/>
            <w:right w:val="none" w:sz="0" w:space="0" w:color="auto"/>
          </w:divBdr>
        </w:div>
        <w:div w:id="571893091">
          <w:marLeft w:val="0"/>
          <w:marRight w:val="0"/>
          <w:marTop w:val="0"/>
          <w:marBottom w:val="0"/>
          <w:divBdr>
            <w:top w:val="none" w:sz="0" w:space="0" w:color="auto"/>
            <w:left w:val="none" w:sz="0" w:space="0" w:color="auto"/>
            <w:bottom w:val="none" w:sz="0" w:space="0" w:color="auto"/>
            <w:right w:val="none" w:sz="0" w:space="0" w:color="auto"/>
          </w:divBdr>
        </w:div>
        <w:div w:id="909920789">
          <w:marLeft w:val="0"/>
          <w:marRight w:val="0"/>
          <w:marTop w:val="0"/>
          <w:marBottom w:val="0"/>
          <w:divBdr>
            <w:top w:val="none" w:sz="0" w:space="0" w:color="auto"/>
            <w:left w:val="none" w:sz="0" w:space="0" w:color="auto"/>
            <w:bottom w:val="none" w:sz="0" w:space="0" w:color="auto"/>
            <w:right w:val="none" w:sz="0" w:space="0" w:color="auto"/>
          </w:divBdr>
        </w:div>
        <w:div w:id="923877171">
          <w:marLeft w:val="0"/>
          <w:marRight w:val="0"/>
          <w:marTop w:val="0"/>
          <w:marBottom w:val="0"/>
          <w:divBdr>
            <w:top w:val="none" w:sz="0" w:space="0" w:color="auto"/>
            <w:left w:val="none" w:sz="0" w:space="0" w:color="auto"/>
            <w:bottom w:val="none" w:sz="0" w:space="0" w:color="auto"/>
            <w:right w:val="none" w:sz="0" w:space="0" w:color="auto"/>
          </w:divBdr>
        </w:div>
        <w:div w:id="944655146">
          <w:marLeft w:val="0"/>
          <w:marRight w:val="0"/>
          <w:marTop w:val="0"/>
          <w:marBottom w:val="0"/>
          <w:divBdr>
            <w:top w:val="none" w:sz="0" w:space="0" w:color="auto"/>
            <w:left w:val="none" w:sz="0" w:space="0" w:color="auto"/>
            <w:bottom w:val="none" w:sz="0" w:space="0" w:color="auto"/>
            <w:right w:val="none" w:sz="0" w:space="0" w:color="auto"/>
          </w:divBdr>
        </w:div>
      </w:divsChild>
    </w:div>
    <w:div w:id="853500175">
      <w:bodyDiv w:val="1"/>
      <w:marLeft w:val="0"/>
      <w:marRight w:val="0"/>
      <w:marTop w:val="0"/>
      <w:marBottom w:val="0"/>
      <w:divBdr>
        <w:top w:val="none" w:sz="0" w:space="0" w:color="auto"/>
        <w:left w:val="none" w:sz="0" w:space="0" w:color="auto"/>
        <w:bottom w:val="none" w:sz="0" w:space="0" w:color="auto"/>
        <w:right w:val="none" w:sz="0" w:space="0" w:color="auto"/>
      </w:divBdr>
    </w:div>
    <w:div w:id="1077628052">
      <w:bodyDiv w:val="1"/>
      <w:marLeft w:val="0"/>
      <w:marRight w:val="0"/>
      <w:marTop w:val="0"/>
      <w:marBottom w:val="0"/>
      <w:divBdr>
        <w:top w:val="none" w:sz="0" w:space="0" w:color="auto"/>
        <w:left w:val="none" w:sz="0" w:space="0" w:color="auto"/>
        <w:bottom w:val="none" w:sz="0" w:space="0" w:color="auto"/>
        <w:right w:val="none" w:sz="0" w:space="0" w:color="auto"/>
      </w:divBdr>
    </w:div>
    <w:div w:id="1082802205">
      <w:bodyDiv w:val="1"/>
      <w:marLeft w:val="0"/>
      <w:marRight w:val="0"/>
      <w:marTop w:val="0"/>
      <w:marBottom w:val="0"/>
      <w:divBdr>
        <w:top w:val="none" w:sz="0" w:space="0" w:color="auto"/>
        <w:left w:val="none" w:sz="0" w:space="0" w:color="auto"/>
        <w:bottom w:val="none" w:sz="0" w:space="0" w:color="auto"/>
        <w:right w:val="none" w:sz="0" w:space="0" w:color="auto"/>
      </w:divBdr>
      <w:divsChild>
        <w:div w:id="1621523510">
          <w:marLeft w:val="0"/>
          <w:marRight w:val="0"/>
          <w:marTop w:val="0"/>
          <w:marBottom w:val="0"/>
          <w:divBdr>
            <w:top w:val="none" w:sz="0" w:space="0" w:color="auto"/>
            <w:left w:val="none" w:sz="0" w:space="0" w:color="auto"/>
            <w:bottom w:val="none" w:sz="0" w:space="0" w:color="auto"/>
            <w:right w:val="none" w:sz="0" w:space="0" w:color="auto"/>
          </w:divBdr>
          <w:divsChild>
            <w:div w:id="265845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3066380">
      <w:bodyDiv w:val="1"/>
      <w:marLeft w:val="0"/>
      <w:marRight w:val="0"/>
      <w:marTop w:val="0"/>
      <w:marBottom w:val="0"/>
      <w:divBdr>
        <w:top w:val="none" w:sz="0" w:space="0" w:color="auto"/>
        <w:left w:val="none" w:sz="0" w:space="0" w:color="auto"/>
        <w:bottom w:val="none" w:sz="0" w:space="0" w:color="auto"/>
        <w:right w:val="none" w:sz="0" w:space="0" w:color="auto"/>
      </w:divBdr>
    </w:div>
    <w:div w:id="1132137363">
      <w:bodyDiv w:val="1"/>
      <w:marLeft w:val="0"/>
      <w:marRight w:val="0"/>
      <w:marTop w:val="0"/>
      <w:marBottom w:val="0"/>
      <w:divBdr>
        <w:top w:val="none" w:sz="0" w:space="0" w:color="auto"/>
        <w:left w:val="none" w:sz="0" w:space="0" w:color="auto"/>
        <w:bottom w:val="none" w:sz="0" w:space="0" w:color="auto"/>
        <w:right w:val="none" w:sz="0" w:space="0" w:color="auto"/>
      </w:divBdr>
    </w:div>
    <w:div w:id="1145851392">
      <w:bodyDiv w:val="1"/>
      <w:marLeft w:val="0"/>
      <w:marRight w:val="0"/>
      <w:marTop w:val="0"/>
      <w:marBottom w:val="0"/>
      <w:divBdr>
        <w:top w:val="none" w:sz="0" w:space="0" w:color="auto"/>
        <w:left w:val="none" w:sz="0" w:space="0" w:color="auto"/>
        <w:bottom w:val="none" w:sz="0" w:space="0" w:color="auto"/>
        <w:right w:val="none" w:sz="0" w:space="0" w:color="auto"/>
      </w:divBdr>
    </w:div>
    <w:div w:id="1239289505">
      <w:bodyDiv w:val="1"/>
      <w:marLeft w:val="0"/>
      <w:marRight w:val="0"/>
      <w:marTop w:val="0"/>
      <w:marBottom w:val="0"/>
      <w:divBdr>
        <w:top w:val="none" w:sz="0" w:space="0" w:color="auto"/>
        <w:left w:val="none" w:sz="0" w:space="0" w:color="auto"/>
        <w:bottom w:val="none" w:sz="0" w:space="0" w:color="auto"/>
        <w:right w:val="none" w:sz="0" w:space="0" w:color="auto"/>
      </w:divBdr>
    </w:div>
    <w:div w:id="1243759777">
      <w:bodyDiv w:val="1"/>
      <w:marLeft w:val="0"/>
      <w:marRight w:val="0"/>
      <w:marTop w:val="0"/>
      <w:marBottom w:val="0"/>
      <w:divBdr>
        <w:top w:val="none" w:sz="0" w:space="0" w:color="auto"/>
        <w:left w:val="none" w:sz="0" w:space="0" w:color="auto"/>
        <w:bottom w:val="none" w:sz="0" w:space="0" w:color="auto"/>
        <w:right w:val="none" w:sz="0" w:space="0" w:color="auto"/>
      </w:divBdr>
      <w:divsChild>
        <w:div w:id="2009823679">
          <w:marLeft w:val="0"/>
          <w:marRight w:val="0"/>
          <w:marTop w:val="0"/>
          <w:marBottom w:val="0"/>
          <w:divBdr>
            <w:top w:val="none" w:sz="0" w:space="0" w:color="auto"/>
            <w:left w:val="none" w:sz="0" w:space="0" w:color="auto"/>
            <w:bottom w:val="none" w:sz="0" w:space="0" w:color="auto"/>
            <w:right w:val="none" w:sz="0" w:space="0" w:color="auto"/>
          </w:divBdr>
          <w:divsChild>
            <w:div w:id="8977432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9280676">
      <w:bodyDiv w:val="1"/>
      <w:marLeft w:val="0"/>
      <w:marRight w:val="0"/>
      <w:marTop w:val="0"/>
      <w:marBottom w:val="0"/>
      <w:divBdr>
        <w:top w:val="none" w:sz="0" w:space="0" w:color="auto"/>
        <w:left w:val="none" w:sz="0" w:space="0" w:color="auto"/>
        <w:bottom w:val="none" w:sz="0" w:space="0" w:color="auto"/>
        <w:right w:val="none" w:sz="0" w:space="0" w:color="auto"/>
      </w:divBdr>
      <w:divsChild>
        <w:div w:id="239947074">
          <w:marLeft w:val="0"/>
          <w:marRight w:val="0"/>
          <w:marTop w:val="0"/>
          <w:marBottom w:val="0"/>
          <w:divBdr>
            <w:top w:val="none" w:sz="0" w:space="0" w:color="auto"/>
            <w:left w:val="none" w:sz="0" w:space="0" w:color="auto"/>
            <w:bottom w:val="none" w:sz="0" w:space="0" w:color="auto"/>
            <w:right w:val="none" w:sz="0" w:space="0" w:color="auto"/>
          </w:divBdr>
        </w:div>
      </w:divsChild>
    </w:div>
    <w:div w:id="1720083142">
      <w:bodyDiv w:val="1"/>
      <w:marLeft w:val="0"/>
      <w:marRight w:val="0"/>
      <w:marTop w:val="0"/>
      <w:marBottom w:val="0"/>
      <w:divBdr>
        <w:top w:val="none" w:sz="0" w:space="0" w:color="auto"/>
        <w:left w:val="none" w:sz="0" w:space="0" w:color="auto"/>
        <w:bottom w:val="none" w:sz="0" w:space="0" w:color="auto"/>
        <w:right w:val="none" w:sz="0" w:space="0" w:color="auto"/>
      </w:divBdr>
    </w:div>
    <w:div w:id="1830176362">
      <w:bodyDiv w:val="1"/>
      <w:marLeft w:val="0"/>
      <w:marRight w:val="0"/>
      <w:marTop w:val="0"/>
      <w:marBottom w:val="0"/>
      <w:divBdr>
        <w:top w:val="none" w:sz="0" w:space="0" w:color="auto"/>
        <w:left w:val="none" w:sz="0" w:space="0" w:color="auto"/>
        <w:bottom w:val="none" w:sz="0" w:space="0" w:color="auto"/>
        <w:right w:val="none" w:sz="0" w:space="0" w:color="auto"/>
      </w:divBdr>
    </w:div>
    <w:div w:id="1916864412">
      <w:bodyDiv w:val="1"/>
      <w:marLeft w:val="0"/>
      <w:marRight w:val="0"/>
      <w:marTop w:val="0"/>
      <w:marBottom w:val="0"/>
      <w:divBdr>
        <w:top w:val="none" w:sz="0" w:space="0" w:color="auto"/>
        <w:left w:val="none" w:sz="0" w:space="0" w:color="auto"/>
        <w:bottom w:val="none" w:sz="0" w:space="0" w:color="auto"/>
        <w:right w:val="none" w:sz="0" w:space="0" w:color="auto"/>
      </w:divBdr>
      <w:divsChild>
        <w:div w:id="2085108710">
          <w:marLeft w:val="0"/>
          <w:marRight w:val="0"/>
          <w:marTop w:val="0"/>
          <w:marBottom w:val="0"/>
          <w:divBdr>
            <w:top w:val="none" w:sz="0" w:space="0" w:color="auto"/>
            <w:left w:val="none" w:sz="0" w:space="0" w:color="auto"/>
            <w:bottom w:val="none" w:sz="0" w:space="0" w:color="auto"/>
            <w:right w:val="none" w:sz="0" w:space="0" w:color="auto"/>
          </w:divBdr>
          <w:divsChild>
            <w:div w:id="2562577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7375434">
      <w:bodyDiv w:val="1"/>
      <w:marLeft w:val="0"/>
      <w:marRight w:val="0"/>
      <w:marTop w:val="0"/>
      <w:marBottom w:val="0"/>
      <w:divBdr>
        <w:top w:val="none" w:sz="0" w:space="0" w:color="auto"/>
        <w:left w:val="none" w:sz="0" w:space="0" w:color="auto"/>
        <w:bottom w:val="none" w:sz="0" w:space="0" w:color="auto"/>
        <w:right w:val="none" w:sz="0" w:space="0" w:color="auto"/>
      </w:divBdr>
      <w:divsChild>
        <w:div w:id="373778591">
          <w:marLeft w:val="0"/>
          <w:marRight w:val="0"/>
          <w:marTop w:val="0"/>
          <w:marBottom w:val="0"/>
          <w:divBdr>
            <w:top w:val="none" w:sz="0" w:space="0" w:color="auto"/>
            <w:left w:val="none" w:sz="0" w:space="0" w:color="auto"/>
            <w:bottom w:val="none" w:sz="0" w:space="0" w:color="auto"/>
            <w:right w:val="none" w:sz="0" w:space="0" w:color="auto"/>
          </w:divBdr>
        </w:div>
        <w:div w:id="409893741">
          <w:marLeft w:val="0"/>
          <w:marRight w:val="0"/>
          <w:marTop w:val="0"/>
          <w:marBottom w:val="0"/>
          <w:divBdr>
            <w:top w:val="none" w:sz="0" w:space="0" w:color="auto"/>
            <w:left w:val="none" w:sz="0" w:space="0" w:color="auto"/>
            <w:bottom w:val="none" w:sz="0" w:space="0" w:color="auto"/>
            <w:right w:val="none" w:sz="0" w:space="0" w:color="auto"/>
          </w:divBdr>
        </w:div>
        <w:div w:id="910432972">
          <w:marLeft w:val="0"/>
          <w:marRight w:val="0"/>
          <w:marTop w:val="0"/>
          <w:marBottom w:val="0"/>
          <w:divBdr>
            <w:top w:val="none" w:sz="0" w:space="0" w:color="auto"/>
            <w:left w:val="none" w:sz="0" w:space="0" w:color="auto"/>
            <w:bottom w:val="none" w:sz="0" w:space="0" w:color="auto"/>
            <w:right w:val="none" w:sz="0" w:space="0" w:color="auto"/>
          </w:divBdr>
        </w:div>
        <w:div w:id="1036465612">
          <w:marLeft w:val="0"/>
          <w:marRight w:val="0"/>
          <w:marTop w:val="0"/>
          <w:marBottom w:val="0"/>
          <w:divBdr>
            <w:top w:val="none" w:sz="0" w:space="0" w:color="auto"/>
            <w:left w:val="none" w:sz="0" w:space="0" w:color="auto"/>
            <w:bottom w:val="none" w:sz="0" w:space="0" w:color="auto"/>
            <w:right w:val="none" w:sz="0" w:space="0" w:color="auto"/>
          </w:divBdr>
        </w:div>
        <w:div w:id="1692611805">
          <w:marLeft w:val="0"/>
          <w:marRight w:val="0"/>
          <w:marTop w:val="0"/>
          <w:marBottom w:val="0"/>
          <w:divBdr>
            <w:top w:val="none" w:sz="0" w:space="0" w:color="auto"/>
            <w:left w:val="none" w:sz="0" w:space="0" w:color="auto"/>
            <w:bottom w:val="none" w:sz="0" w:space="0" w:color="auto"/>
            <w:right w:val="none" w:sz="0" w:space="0" w:color="auto"/>
          </w:divBdr>
        </w:div>
      </w:divsChild>
    </w:div>
    <w:div w:id="21108131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hyperlink" Target="https://www.bapras.org.uk/docs/default-source/commissioning-and-policy/information-for-commissioners-of-plastic-surgery-services.pdf" TargetMode="External"/><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hyperlink" Target="https://www.england.nhs.uk/commissioning/wp-content/uploads/sites/12/2013/11/N-SC017.pdf" TargetMode="External"/><Relationship Id="rId2" Type="http://schemas.openxmlformats.org/officeDocument/2006/relationships/customXml" Target="../customXml/item2.xml"/><Relationship Id="rId16" Type="http://schemas.openxmlformats.org/officeDocument/2006/relationships/hyperlink" Target="mailto:his.evidence@nhs.scot"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hyperlink" Target="mailto:craig.bell@gov.scot" TargetMode="External"/><Relationship Id="rId10" Type="http://schemas.openxmlformats.org/officeDocument/2006/relationships/endnotes" Target="endnotes.xml"/><Relationship Id="rId19" Type="http://schemas.openxmlformats.org/officeDocument/2006/relationships/hyperlink" Target="https://www-dynamed-com.knowledge.idm.oclc.org/procedure/hair-removal"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mailto:Andy.Malyon@gov.scot"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13DE37751E248843BAD21251E0AEBB1B" ma:contentTypeVersion="18" ma:contentTypeDescription="Create a new document." ma:contentTypeScope="" ma:versionID="f4fbbd7c7feaf5b02e1f1cb0a0346c8a">
  <xsd:schema xmlns:xsd="http://www.w3.org/2001/XMLSchema" xmlns:xs="http://www.w3.org/2001/XMLSchema" xmlns:p="http://schemas.microsoft.com/office/2006/metadata/properties" xmlns:ns2="c03657d8-15a2-4c46-bd5d-c19a21016eda" xmlns:ns3="54d1c5b6-be05-4bbd-bcf7-747edf3e0227" targetNamespace="http://schemas.microsoft.com/office/2006/metadata/properties" ma:root="true" ma:fieldsID="61c232b69c35c62a8ee1d5a67a056b29" ns2:_="" ns3:_="">
    <xsd:import namespace="c03657d8-15a2-4c46-bd5d-c19a21016eda"/>
    <xsd:import namespace="54d1c5b6-be05-4bbd-bcf7-747edf3e0227"/>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lcf76f155ced4ddcb4097134ff3c332f" minOccurs="0"/>
                <xsd:element ref="ns3:TaxCatchAll" minOccurs="0"/>
                <xsd:element ref="ns2:MediaServiceDateTaken" minOccurs="0"/>
                <xsd:element ref="ns2:MediaServiceOCR" minOccurs="0"/>
                <xsd:element ref="ns2:MediaServiceGenerationTime" minOccurs="0"/>
                <xsd:element ref="ns2:MediaServiceEventHashCode" minOccurs="0"/>
                <xsd:element ref="ns2:MediaServiceObjectDetectorVersions" minOccurs="0"/>
                <xsd:element ref="ns2:MediaLengthInSeconds" minOccurs="0"/>
                <xsd:element ref="ns2:MediaServiceSearchProperties"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03657d8-15a2-4c46-bd5d-c19a21016ed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lcf76f155ced4ddcb4097134ff3c332f" ma:index="13" nillable="true" ma:taxonomy="true" ma:internalName="lcf76f155ced4ddcb4097134ff3c332f" ma:taxonomyFieldName="MediaServiceImageTags" ma:displayName="Image Tags" ma:readOnly="false" ma:fieldId="{5cf76f15-5ced-4ddc-b409-7134ff3c332f}" ma:taxonomyMulti="true" ma:sspId="16ac32b6-d060-42fb-93c0-6c46742e1aee" ma:termSetId="09814cd3-568e-fe90-9814-8d621ff8fb84" ma:anchorId="fba54fb3-c3e1-fe81-a776-ca4b69148c4d" ma:open="true" ma:isKeyword="false">
      <xsd:complexType>
        <xsd:sequence>
          <xsd:element ref="pc:Terms" minOccurs="0" maxOccurs="1"/>
        </xsd:sequence>
      </xsd:complexType>
    </xsd:element>
    <xsd:element name="MediaServiceDateTaken" ma:index="15" nillable="true" ma:displayName="MediaServiceDateTaken" ma:hidden="true" ma:indexed="true" ma:internalName="MediaServiceDateTaken"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ObjectDetectorVersions" ma:index="19" nillable="true" ma:displayName="MediaServiceObjectDetectorVersions" ma:hidden="true" ma:indexed="true" ma:internalName="MediaServiceObjectDetectorVersions" ma:readOnly="true">
      <xsd:simpleType>
        <xsd:restriction base="dms:Text"/>
      </xsd:simpleType>
    </xsd:element>
    <xsd:element name="MediaLengthInSeconds" ma:index="20" nillable="true" ma:displayName="MediaLengthInSeconds" ma:hidden="true" ma:internalName="MediaLengthInSeconds" ma:readOnly="true">
      <xsd:simpleType>
        <xsd:restriction base="dms:Unknown"/>
      </xsd:simpleType>
    </xsd:element>
    <xsd:element name="MediaServiceSearchProperties" ma:index="21" nillable="true" ma:displayName="MediaServiceSearchProperties" ma:hidden="true" ma:internalName="MediaServiceSearchProperties" ma:readOnly="true">
      <xsd:simpleType>
        <xsd:restriction base="dms:Note"/>
      </xsd:simpleType>
    </xsd:element>
    <xsd:element name="MediaServiceLocation" ma:index="22" nillable="true" ma:displayName="Location" ma:indexed="true"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4d1c5b6-be05-4bbd-bcf7-747edf3e0227"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TaxCatchAll" ma:index="14" nillable="true" ma:displayName="Taxonomy Catch All Column" ma:hidden="true" ma:list="{3a5da1f0-68c0-4a62-9ba3-12d94ab38908}" ma:internalName="TaxCatchAll" ma:showField="CatchAllData" ma:web="54d1c5b6-be05-4bbd-bcf7-747edf3e0227">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lcf76f155ced4ddcb4097134ff3c332f xmlns="c03657d8-15a2-4c46-bd5d-c19a21016eda">
      <Terms xmlns="http://schemas.microsoft.com/office/infopath/2007/PartnerControls"/>
    </lcf76f155ced4ddcb4097134ff3c332f>
    <TaxCatchAll xmlns="54d1c5b6-be05-4bbd-bcf7-747edf3e0227" xsi:nil="true"/>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82FFF48F-2C7B-4964-92CA-6DE82950145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03657d8-15a2-4c46-bd5d-c19a21016eda"/>
    <ds:schemaRef ds:uri="54d1c5b6-be05-4bbd-bcf7-747edf3e022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DBDE794D-281F-48BD-B150-891D61B5FC41}">
  <ds:schemaRefs>
    <ds:schemaRef ds:uri="http://schemas.openxmlformats.org/officeDocument/2006/bibliography"/>
  </ds:schemaRefs>
</ds:datastoreItem>
</file>

<file path=customXml/itemProps3.xml><?xml version="1.0" encoding="utf-8"?>
<ds:datastoreItem xmlns:ds="http://schemas.openxmlformats.org/officeDocument/2006/customXml" ds:itemID="{55644238-EF26-4AEA-A9B7-2EE8519FCAFE}">
  <ds:schemaRefs>
    <ds:schemaRef ds:uri="http://schemas.microsoft.com/office/2006/documentManagement/types"/>
    <ds:schemaRef ds:uri="c03657d8-15a2-4c46-bd5d-c19a21016eda"/>
    <ds:schemaRef ds:uri="http://purl.org/dc/dcmitype/"/>
    <ds:schemaRef ds:uri="http://schemas.openxmlformats.org/package/2006/metadata/core-properties"/>
    <ds:schemaRef ds:uri="http://purl.org/dc/elements/1.1/"/>
    <ds:schemaRef ds:uri="http://www.w3.org/XML/1998/namespace"/>
    <ds:schemaRef ds:uri="54d1c5b6-be05-4bbd-bcf7-747edf3e0227"/>
    <ds:schemaRef ds:uri="http://schemas.microsoft.com/office/infopath/2007/PartnerControls"/>
    <ds:schemaRef ds:uri="http://schemas.microsoft.com/office/2006/metadata/properties"/>
    <ds:schemaRef ds:uri="http://purl.org/dc/terms/"/>
  </ds:schemaRefs>
</ds:datastoreItem>
</file>

<file path=customXml/itemProps4.xml><?xml version="1.0" encoding="utf-8"?>
<ds:datastoreItem xmlns:ds="http://schemas.openxmlformats.org/officeDocument/2006/customXml" ds:itemID="{D8DA1499-5B5B-4E26-B9B0-2374D6E05558}">
  <ds:schemaRefs>
    <ds:schemaRef ds:uri="http://schemas.microsoft.com/sharepoint/v3/contenttype/forms"/>
  </ds:schemaRefs>
</ds:datastoreItem>
</file>

<file path=docMetadata/LabelInfo.xml><?xml version="1.0" encoding="utf-8"?>
<clbl:labelList xmlns:clbl="http://schemas.microsoft.com/office/2020/mipLabelMetadata">
  <clbl:label id="{10efe0bd-a030-4bca-809c-b5e6745e499a}" enabled="0" method="" siteId="{10efe0bd-a030-4bca-809c-b5e6745e499a}" removed="1"/>
</clbl:labelList>
</file>

<file path=docProps/app.xml><?xml version="1.0" encoding="utf-8"?>
<Properties xmlns="http://schemas.openxmlformats.org/officeDocument/2006/extended-properties" xmlns:vt="http://schemas.openxmlformats.org/officeDocument/2006/docPropsVTypes">
  <Template>Normal.dotm</Template>
  <TotalTime>0</TotalTime>
  <Pages>8</Pages>
  <Words>3352</Words>
  <Characters>19111</Characters>
  <Application>Microsoft Office Word</Application>
  <DocSecurity>0</DocSecurity>
  <PresentationFormat/>
  <Lines>159</Lines>
  <Paragraphs>44</Paragraphs>
  <Slides>0</Slides>
  <Notes>0</Notes>
  <HiddenSlides>0</HiddenSlides>
  <MMClips>0</MMClip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22419</CharactersWithSpaces>
  <SharedDoc>false</SharedDoc>
  <HyperlinkBase/>
  <HLinks>
    <vt:vector size="108" baseType="variant">
      <vt:variant>
        <vt:i4>2</vt:i4>
      </vt:variant>
      <vt:variant>
        <vt:i4>122</vt:i4>
      </vt:variant>
      <vt:variant>
        <vt:i4>0</vt:i4>
      </vt:variant>
      <vt:variant>
        <vt:i4>5</vt:i4>
      </vt:variant>
      <vt:variant>
        <vt:lpwstr>https://www-dynamed-com.knowledge.idm.oclc.org/procedure/hair-removal</vt:lpwstr>
      </vt:variant>
      <vt:variant>
        <vt:lpwstr/>
      </vt:variant>
      <vt:variant>
        <vt:i4>327700</vt:i4>
      </vt:variant>
      <vt:variant>
        <vt:i4>119</vt:i4>
      </vt:variant>
      <vt:variant>
        <vt:i4>0</vt:i4>
      </vt:variant>
      <vt:variant>
        <vt:i4>5</vt:i4>
      </vt:variant>
      <vt:variant>
        <vt:lpwstr>https://www.bapras.org.uk/docs/default-source/commissioning-and-policy/information-for-commissioners-of-plastic-surgery-services.pdf</vt:lpwstr>
      </vt:variant>
      <vt:variant>
        <vt:lpwstr/>
      </vt:variant>
      <vt:variant>
        <vt:i4>393234</vt:i4>
      </vt:variant>
      <vt:variant>
        <vt:i4>116</vt:i4>
      </vt:variant>
      <vt:variant>
        <vt:i4>0</vt:i4>
      </vt:variant>
      <vt:variant>
        <vt:i4>5</vt:i4>
      </vt:variant>
      <vt:variant>
        <vt:lpwstr>https://www.england.nhs.uk/commissioning/wp-content/uploads/sites/12/2013/11/N-SC017.pdf</vt:lpwstr>
      </vt:variant>
      <vt:variant>
        <vt:lpwstr/>
      </vt:variant>
      <vt:variant>
        <vt:i4>1769528</vt:i4>
      </vt:variant>
      <vt:variant>
        <vt:i4>74</vt:i4>
      </vt:variant>
      <vt:variant>
        <vt:i4>0</vt:i4>
      </vt:variant>
      <vt:variant>
        <vt:i4>5</vt:i4>
      </vt:variant>
      <vt:variant>
        <vt:lpwstr/>
      </vt:variant>
      <vt:variant>
        <vt:lpwstr>_Toc197691725</vt:lpwstr>
      </vt:variant>
      <vt:variant>
        <vt:i4>1769528</vt:i4>
      </vt:variant>
      <vt:variant>
        <vt:i4>68</vt:i4>
      </vt:variant>
      <vt:variant>
        <vt:i4>0</vt:i4>
      </vt:variant>
      <vt:variant>
        <vt:i4>5</vt:i4>
      </vt:variant>
      <vt:variant>
        <vt:lpwstr/>
      </vt:variant>
      <vt:variant>
        <vt:lpwstr>_Toc197691724</vt:lpwstr>
      </vt:variant>
      <vt:variant>
        <vt:i4>1769528</vt:i4>
      </vt:variant>
      <vt:variant>
        <vt:i4>62</vt:i4>
      </vt:variant>
      <vt:variant>
        <vt:i4>0</vt:i4>
      </vt:variant>
      <vt:variant>
        <vt:i4>5</vt:i4>
      </vt:variant>
      <vt:variant>
        <vt:lpwstr/>
      </vt:variant>
      <vt:variant>
        <vt:lpwstr>_Toc197691723</vt:lpwstr>
      </vt:variant>
      <vt:variant>
        <vt:i4>1769528</vt:i4>
      </vt:variant>
      <vt:variant>
        <vt:i4>56</vt:i4>
      </vt:variant>
      <vt:variant>
        <vt:i4>0</vt:i4>
      </vt:variant>
      <vt:variant>
        <vt:i4>5</vt:i4>
      </vt:variant>
      <vt:variant>
        <vt:lpwstr/>
      </vt:variant>
      <vt:variant>
        <vt:lpwstr>_Toc197691722</vt:lpwstr>
      </vt:variant>
      <vt:variant>
        <vt:i4>1769528</vt:i4>
      </vt:variant>
      <vt:variant>
        <vt:i4>50</vt:i4>
      </vt:variant>
      <vt:variant>
        <vt:i4>0</vt:i4>
      </vt:variant>
      <vt:variant>
        <vt:i4>5</vt:i4>
      </vt:variant>
      <vt:variant>
        <vt:lpwstr/>
      </vt:variant>
      <vt:variant>
        <vt:lpwstr>_Toc197691721</vt:lpwstr>
      </vt:variant>
      <vt:variant>
        <vt:i4>1769528</vt:i4>
      </vt:variant>
      <vt:variant>
        <vt:i4>44</vt:i4>
      </vt:variant>
      <vt:variant>
        <vt:i4>0</vt:i4>
      </vt:variant>
      <vt:variant>
        <vt:i4>5</vt:i4>
      </vt:variant>
      <vt:variant>
        <vt:lpwstr/>
      </vt:variant>
      <vt:variant>
        <vt:lpwstr>_Toc197691720</vt:lpwstr>
      </vt:variant>
      <vt:variant>
        <vt:i4>1572920</vt:i4>
      </vt:variant>
      <vt:variant>
        <vt:i4>38</vt:i4>
      </vt:variant>
      <vt:variant>
        <vt:i4>0</vt:i4>
      </vt:variant>
      <vt:variant>
        <vt:i4>5</vt:i4>
      </vt:variant>
      <vt:variant>
        <vt:lpwstr/>
      </vt:variant>
      <vt:variant>
        <vt:lpwstr>_Toc197691719</vt:lpwstr>
      </vt:variant>
      <vt:variant>
        <vt:i4>1572920</vt:i4>
      </vt:variant>
      <vt:variant>
        <vt:i4>32</vt:i4>
      </vt:variant>
      <vt:variant>
        <vt:i4>0</vt:i4>
      </vt:variant>
      <vt:variant>
        <vt:i4>5</vt:i4>
      </vt:variant>
      <vt:variant>
        <vt:lpwstr/>
      </vt:variant>
      <vt:variant>
        <vt:lpwstr>_Toc197691718</vt:lpwstr>
      </vt:variant>
      <vt:variant>
        <vt:i4>1572920</vt:i4>
      </vt:variant>
      <vt:variant>
        <vt:i4>26</vt:i4>
      </vt:variant>
      <vt:variant>
        <vt:i4>0</vt:i4>
      </vt:variant>
      <vt:variant>
        <vt:i4>5</vt:i4>
      </vt:variant>
      <vt:variant>
        <vt:lpwstr/>
      </vt:variant>
      <vt:variant>
        <vt:lpwstr>_Toc197691717</vt:lpwstr>
      </vt:variant>
      <vt:variant>
        <vt:i4>1572920</vt:i4>
      </vt:variant>
      <vt:variant>
        <vt:i4>20</vt:i4>
      </vt:variant>
      <vt:variant>
        <vt:i4>0</vt:i4>
      </vt:variant>
      <vt:variant>
        <vt:i4>5</vt:i4>
      </vt:variant>
      <vt:variant>
        <vt:lpwstr/>
      </vt:variant>
      <vt:variant>
        <vt:lpwstr>_Toc197691716</vt:lpwstr>
      </vt:variant>
      <vt:variant>
        <vt:i4>1572920</vt:i4>
      </vt:variant>
      <vt:variant>
        <vt:i4>14</vt:i4>
      </vt:variant>
      <vt:variant>
        <vt:i4>0</vt:i4>
      </vt:variant>
      <vt:variant>
        <vt:i4>5</vt:i4>
      </vt:variant>
      <vt:variant>
        <vt:lpwstr/>
      </vt:variant>
      <vt:variant>
        <vt:lpwstr>_Toc197691715</vt:lpwstr>
      </vt:variant>
      <vt:variant>
        <vt:i4>7929857</vt:i4>
      </vt:variant>
      <vt:variant>
        <vt:i4>9</vt:i4>
      </vt:variant>
      <vt:variant>
        <vt:i4>0</vt:i4>
      </vt:variant>
      <vt:variant>
        <vt:i4>5</vt:i4>
      </vt:variant>
      <vt:variant>
        <vt:lpwstr>mailto:his.ris@nhs.scot</vt:lpwstr>
      </vt:variant>
      <vt:variant>
        <vt:lpwstr/>
      </vt:variant>
      <vt:variant>
        <vt:i4>7536648</vt:i4>
      </vt:variant>
      <vt:variant>
        <vt:i4>6</vt:i4>
      </vt:variant>
      <vt:variant>
        <vt:i4>0</vt:i4>
      </vt:variant>
      <vt:variant>
        <vt:i4>5</vt:i4>
      </vt:variant>
      <vt:variant>
        <vt:lpwstr>mailto:Jamie.savage@nhs.scot</vt:lpwstr>
      </vt:variant>
      <vt:variant>
        <vt:lpwstr/>
      </vt:variant>
      <vt:variant>
        <vt:i4>2031739</vt:i4>
      </vt:variant>
      <vt:variant>
        <vt:i4>3</vt:i4>
      </vt:variant>
      <vt:variant>
        <vt:i4>0</vt:i4>
      </vt:variant>
      <vt:variant>
        <vt:i4>5</vt:i4>
      </vt:variant>
      <vt:variant>
        <vt:lpwstr>mailto:craig.bell@gov.scot</vt:lpwstr>
      </vt:variant>
      <vt:variant>
        <vt:lpwstr/>
      </vt:variant>
      <vt:variant>
        <vt:i4>3276881</vt:i4>
      </vt:variant>
      <vt:variant>
        <vt:i4>0</vt:i4>
      </vt:variant>
      <vt:variant>
        <vt:i4>0</vt:i4>
      </vt:variant>
      <vt:variant>
        <vt:i4>5</vt:i4>
      </vt:variant>
      <vt:variant>
        <vt:lpwstr>mailto:Andy.Malyon@gov.scot</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ather Gray (NHS Healthcare Improvement Scotland)</dc:creator>
  <cp:keywords/>
  <dc:description/>
  <cp:lastModifiedBy>Jamie Savage (NHS Healthcare Improvement Scotland)</cp:lastModifiedBy>
  <cp:revision>3</cp:revision>
  <cp:lastPrinted>1900-01-01T00:00:00Z</cp:lastPrinted>
  <dcterms:created xsi:type="dcterms:W3CDTF">2025-05-13T17:08:00Z</dcterms:created>
  <dcterms:modified xsi:type="dcterms:W3CDTF">2025-10-02T08:48:00Z</dcterms:modified>
  <cp:category/>
  <cp:contentStatus/>
  <dc:language/>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diaServiceImageTags">
    <vt:lpwstr/>
  </property>
  <property fmtid="{D5CDD505-2E9C-101B-9397-08002B2CF9AE}" pid="3" name="ContentTypeId">
    <vt:lpwstr>0x01010013DE37751E248843BAD21251E0AEBB1B</vt:lpwstr>
  </property>
  <property fmtid="{D5CDD505-2E9C-101B-9397-08002B2CF9AE}" pid="4" name="GrammarlyDocumentId">
    <vt:lpwstr>79b7fae8-0bba-461d-a86d-4ff79f4fefed</vt:lpwstr>
  </property>
</Properties>
</file>